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w:t>
      </w:r>
      <w:r w:rsidR="00C709BB">
        <w:lastRenderedPageBreak/>
        <w:t xml:space="preserve">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3E5FF1E4"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Alignment with kalign-3 was repeated as above after filtering.</w:t>
      </w:r>
      <w:r w:rsidR="009156F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7193BA8B"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8" w:name="_Toc165099699"/>
      <w:r>
        <w:t>Domain Fusion Analysis</w:t>
      </w:r>
      <w:bookmarkEnd w:id="38"/>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9" w:name="_Toc165099700"/>
      <w:r>
        <w:t>Co-factor Binding Analysis</w:t>
      </w:r>
      <w:bookmarkEnd w:id="39"/>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4C0C7F31" w14:textId="77777777" w:rsidR="00A25EA9" w:rsidRDefault="00A25EA9" w:rsidP="00A25EA9">
      <w:pPr>
        <w:pStyle w:val="Heading3"/>
      </w:pPr>
      <w:bookmarkStart w:id="42" w:name="_Toc165099703"/>
      <w:r>
        <w:t>Candidate structural alignment (Experimental Data)</w:t>
      </w:r>
      <w:bookmarkEnd w:id="42"/>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xml:space="preserve">) had a </w:t>
      </w:r>
      <w:r w:rsidRPr="001B5FF1">
        <w:lastRenderedPageBreak/>
        <w:t>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3"/>
      <w:r w:rsidRPr="00AE7192">
        <w:rPr>
          <w:sz w:val="20"/>
          <w:szCs w:val="20"/>
        </w:rPr>
        <w:t>the alignment: 4BIN, 3NE8</w:t>
      </w:r>
      <w:commentRangeEnd w:id="43"/>
      <w:r w:rsidRPr="00AE7192">
        <w:rPr>
          <w:rStyle w:val="CommentReference"/>
          <w:sz w:val="14"/>
          <w:szCs w:val="14"/>
        </w:rPr>
        <w:commentReference w:id="43"/>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4"/>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4"/>
      <w:r>
        <w:rPr>
          <w:rStyle w:val="CommentReference"/>
        </w:rPr>
        <w:commentReference w:id="44"/>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1F966A2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5"/>
      <w:r>
        <w:t>). This is an improvement over the uncropped structures, with an average TM-score of 0.58520 (</w:t>
      </w:r>
      <w:r w:rsidRPr="00CC5959">
        <w:rPr>
          <w:highlight w:val="green"/>
        </w:rPr>
        <w:t>Appendix C</w:t>
      </w:r>
      <w:r>
        <w:t xml:space="preserve">). </w:t>
      </w:r>
      <w:commentRangeEnd w:id="45"/>
      <w:r>
        <w:rPr>
          <w:rStyle w:val="CommentReference"/>
        </w:rPr>
        <w:commentReference w:id="45"/>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lastRenderedPageBreak/>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6" w:name="_Toc165099704"/>
      <w:r>
        <w:t>SEQUENCE ANALYSIS</w:t>
      </w:r>
      <w:bookmarkEnd w:id="46"/>
    </w:p>
    <w:p w14:paraId="72B6ADEF" w14:textId="51DB10DB" w:rsidR="00234EE5" w:rsidRDefault="00DC5A0A" w:rsidP="00A25EA9">
      <w:pPr>
        <w:pStyle w:val="Heading3"/>
      </w:pPr>
      <w:bookmarkStart w:id="47"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7"/>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5A066D">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8"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5A066D">
          <w:pgSz w:w="16838" w:h="11906" w:orient="landscape"/>
          <w:pgMar w:top="1021" w:right="1021" w:bottom="1021" w:left="1021" w:header="709" w:footer="709" w:gutter="0"/>
          <w:cols w:space="708"/>
          <w:docGrid w:linePitch="360"/>
        </w:sectPr>
      </w:pPr>
    </w:p>
    <w:p w14:paraId="591AA13F" w14:textId="3464959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F9157B">
        <w:t xml:space="preserve">5J72 and 4RN7 are both from </w:t>
      </w:r>
      <w:r w:rsidR="00F9157B" w:rsidRPr="00F9157B">
        <w:rPr>
          <w:i/>
          <w:iCs/>
        </w:rPr>
        <w:t>Clostridium difficile</w:t>
      </w:r>
      <w:r w:rsidR="00F9157B">
        <w:t xml:space="preserve">, however were deposited by different research groups and present different structures and sequences, where 5J72 is much longer. It is possible 4RN7 is a ‘cropped’ structure representing just the catalytic domain of this protein.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9" w:name="_Toc165099706"/>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bookmarkEnd w:id="49"/>
    </w:p>
    <w:p w14:paraId="21122435" w14:textId="2A5AFCC0"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w:t>
      </w:r>
      <w:r w:rsidR="00E24D8D">
        <w:t>39,303</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0EB81494"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w:t>
      </w:r>
      <w:r w:rsidR="00582BD1">
        <w:t xml:space="preserve">. Download of sequences annotated as </w:t>
      </w:r>
      <w:commentRangeStart w:id="53"/>
      <w:commentRangeStart w:id="54"/>
      <w:r w:rsidR="00582BD1" w:rsidRPr="000D63CE">
        <w:t>IPR002508</w:t>
      </w:r>
      <w:commentRangeEnd w:id="53"/>
      <w:r w:rsidR="00582BD1">
        <w:rPr>
          <w:rStyle w:val="CommentReference"/>
        </w:rPr>
        <w:commentReference w:id="53"/>
      </w:r>
      <w:commentRangeEnd w:id="54"/>
      <w:r w:rsidR="00582BD1">
        <w:rPr>
          <w:rStyle w:val="CommentReference"/>
        </w:rPr>
        <w:commentReference w:id="54"/>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E24D8D">
        <w:t>57,277</w:t>
      </w:r>
      <w:r w:rsidR="00007EC7">
        <w:t>.</w:t>
      </w:r>
      <w:r w:rsidR="003555D9">
        <w:t xml:space="preserve"> </w:t>
      </w:r>
    </w:p>
    <w:p w14:paraId="45FCEE52" w14:textId="1AD60233" w:rsidR="00EB4D4B" w:rsidRDefault="00EB4D4B" w:rsidP="00A25EA9">
      <w:pPr>
        <w:pStyle w:val="Heading3"/>
      </w:pPr>
      <w:bookmarkStart w:id="55" w:name="_Toc165099707"/>
      <w:r>
        <w:t>Multiple Sequence Alignment and Validation</w:t>
      </w:r>
      <w:bookmarkEnd w:id="5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t>
      </w:r>
      <w:proofErr w:type="gramStart"/>
      <w:r w:rsidR="0074182D" w:rsidRPr="00F250CB">
        <w:t>with the exception of</w:t>
      </w:r>
      <w:proofErr w:type="gramEnd"/>
      <w:r w:rsidR="0074182D" w:rsidRPr="00F250CB">
        <w:t xml:space="preserve">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10213D42" w:rsidR="00642A8E" w:rsidRDefault="00642A8E" w:rsidP="00642A8E">
      <w:pPr>
        <w:pStyle w:val="ListParagraph"/>
        <w:numPr>
          <w:ilvl w:val="0"/>
          <w:numId w:val="16"/>
        </w:numPr>
      </w:pPr>
      <w:r>
        <w:t>O</w:t>
      </w:r>
      <w:r w:rsidR="00294E4A">
        <w:t>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642A8E">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which</w:t>
      </w:r>
      <w:r>
        <w:t xml:space="preserve"> removed 5 of the candidate structure sequences from the sequence list: 3QAY (a bacteriophage virus), 4LQ6, 7AGL, 7AGM (the three candidate sequences from the family </w:t>
      </w:r>
      <w:proofErr w:type="spellStart"/>
      <w:r w:rsidRPr="007A6F4F">
        <w:t>Mycobacteriaceae</w:t>
      </w:r>
      <w:proofErr w:type="spellEnd"/>
      <w:r>
        <w:t xml:space="preserve">), and 7B3N (from </w:t>
      </w:r>
      <w:proofErr w:type="spellStart"/>
      <w:r w:rsidRPr="00CC1EC5">
        <w:t>Thermaceae</w:t>
      </w:r>
      <w:proofErr w:type="spellEnd"/>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further removed 5 candidate sequences: </w:t>
      </w:r>
      <w:r>
        <w:t xml:space="preserve">1JWQ, 1XOV, 3CZX, 5EMI, </w:t>
      </w:r>
      <w:r>
        <w:t xml:space="preserve">and </w:t>
      </w:r>
      <w:r>
        <w:t>5J72</w:t>
      </w:r>
      <w:r>
        <w:t>.</w:t>
      </w:r>
    </w:p>
    <w:p w14:paraId="1EB0683E" w14:textId="6637BB21" w:rsidR="00783F06" w:rsidRDefault="006E6B73" w:rsidP="00642A8E">
      <w:r>
        <w:lastRenderedPageBreak/>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2</w:t>
      </w:r>
      <w:r w:rsidR="00752F6C" w:rsidRPr="00AC1193">
        <w:t xml:space="preserve"> residues long including gaps.</w:t>
      </w:r>
    </w:p>
    <w:p w14:paraId="6E696218" w14:textId="05ED7BC7"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w:t>
      </w:r>
      <w:r w:rsidR="0025527B">
        <w:t xml:space="preserve">5 </w:t>
      </w:r>
      <w:r>
        <w:t>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 xml:space="preserve">). </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12714CA7">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8" w:name="_Toc165099708"/>
      <w:r>
        <w:t>Gram positive versus Gram negative</w:t>
      </w:r>
      <w:bookmarkEnd w:id="58"/>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9" w:name="_Toc165099709"/>
      <w:r>
        <w:t>Feature identification</w:t>
      </w:r>
      <w:bookmarkEnd w:id="59"/>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lastRenderedPageBreak/>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 xml:space="preserve">Sequence </w:t>
      </w:r>
      <w:proofErr w:type="gramStart"/>
      <w:r>
        <w:t>clustering</w:t>
      </w:r>
      <w:bookmarkEnd w:id="60"/>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lastRenderedPageBreak/>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lastRenderedPageBreak/>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lastRenderedPageBreak/>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 xml:space="preserve">Thermus family being separate </w:t>
      </w:r>
      <w:proofErr w:type="gramStart"/>
      <w:r>
        <w:t>anyway</w:t>
      </w:r>
      <w:proofErr w:type="gramEnd"/>
    </w:p>
    <w:p w14:paraId="6E419CF3" w14:textId="63C2086B" w:rsidR="00EB16F9" w:rsidRDefault="00EB16F9" w:rsidP="00642A8E">
      <w:pPr>
        <w:pStyle w:val="ListParagraph"/>
        <w:numPr>
          <w:ilvl w:val="2"/>
          <w:numId w:val="1"/>
        </w:numPr>
      </w:pPr>
      <w:proofErr w:type="spellStart"/>
      <w:r>
        <w:t>Colnyvirus</w:t>
      </w:r>
      <w:proofErr w:type="spellEnd"/>
      <w:r>
        <w:t xml:space="preserve"> being fairly distinct </w:t>
      </w:r>
      <w:proofErr w:type="gramStart"/>
      <w:r>
        <w:t>too</w:t>
      </w:r>
      <w:proofErr w:type="gramEnd"/>
    </w:p>
    <w:p w14:paraId="7F724494" w14:textId="172F8AED" w:rsidR="00620AB2" w:rsidRDefault="00620AB2" w:rsidP="00642A8E">
      <w:pPr>
        <w:pStyle w:val="ListParagraph"/>
        <w:numPr>
          <w:ilvl w:val="2"/>
          <w:numId w:val="1"/>
        </w:numPr>
      </w:pPr>
      <w:r>
        <w:t>Mycobacteria family being removed with OD-</w:t>
      </w:r>
      <w:proofErr w:type="spellStart"/>
      <w:r>
        <w:t>seq</w:t>
      </w:r>
      <w:proofErr w:type="spellEnd"/>
      <w:r>
        <w:t xml:space="preserve"> (although </w:t>
      </w:r>
      <w:proofErr w:type="spellStart"/>
      <w:r>
        <w:t>Mycolicibacterium</w:t>
      </w:r>
      <w:proofErr w:type="spellEnd"/>
      <w:r>
        <w:t xml:space="preserve"> being retained). Is there a difference functionally? Do some mycobacteria have amidase_3 function and others do not? Cell wall structure being different to gram negative despite cell wall presence, etc </w:t>
      </w:r>
      <w:proofErr w:type="spellStart"/>
      <w:r>
        <w:t>etc</w:t>
      </w:r>
      <w:proofErr w:type="spellEnd"/>
      <w:r>
        <w:t>.</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lastRenderedPageBreak/>
        <w:t xml:space="preserve">Why was one </w:t>
      </w:r>
      <w:proofErr w:type="spellStart"/>
      <w:r>
        <w:t>clostriudium</w:t>
      </w:r>
      <w:proofErr w:type="spellEnd"/>
      <w:r>
        <w:t xml:space="preserve"> </w:t>
      </w:r>
      <w:proofErr w:type="spellStart"/>
      <w:r>
        <w:t>difficle</w:t>
      </w:r>
      <w:proofErr w:type="spellEnd"/>
      <w:r>
        <w:t xml:space="preserve"> remove and one was not? Is one </w:t>
      </w:r>
      <w:proofErr w:type="spellStart"/>
      <w:r>
        <w:t>AmiC</w:t>
      </w:r>
      <w:proofErr w:type="spellEnd"/>
      <w:r>
        <w:t xml:space="preserve"> (the retained one) and one not </w:t>
      </w:r>
      <w:proofErr w:type="spellStart"/>
      <w:r>
        <w:t>AmiC</w:t>
      </w:r>
      <w:proofErr w:type="spellEnd"/>
      <w:r>
        <w:t xml:space="preserve"> (the 5J72 one, which is supposedly the exact same species and enzyme as the retained one, however it had a very long N-terminus. Not </w:t>
      </w:r>
      <w:proofErr w:type="spellStart"/>
      <w:r>
        <w:t>AmiC</w:t>
      </w:r>
      <w:proofErr w:type="spellEnd"/>
      <w:r>
        <w:t xml:space="preserve"> after all?)</w:t>
      </w:r>
    </w:p>
    <w:p w14:paraId="0E2B415F" w14:textId="70F6FE59" w:rsidR="00BD5E9F" w:rsidRPr="00642A8E"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215C7CB2" w14:textId="783B8D24"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3" w:name="_Toc165099713"/>
      <w:r>
        <w:lastRenderedPageBreak/>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t>REFERENCES</w:t>
      </w:r>
      <w:bookmarkEnd w:id="64"/>
    </w:p>
    <w:p w14:paraId="5CBF2D90" w14:textId="77777777" w:rsidR="00CC1EC5" w:rsidRDefault="009D2638" w:rsidP="00CC1EC5">
      <w:pPr>
        <w:pStyle w:val="Bibliography"/>
      </w:pPr>
      <w:r>
        <w:fldChar w:fldCharType="begin"/>
      </w:r>
      <w:r w:rsidR="00CC1EC5">
        <w:instrText xml:space="preserve"> ADDIN ZOTERO_BIBL {"uncited":[],"omitted":[],"custom":[]} CSL_BIBLIOGRAPHY </w:instrText>
      </w:r>
      <w:r>
        <w:fldChar w:fldCharType="separate"/>
      </w:r>
      <w:r w:rsidR="00CC1EC5">
        <w:t>1.</w:t>
      </w:r>
      <w:r w:rsidR="00CC1EC5">
        <w:tab/>
      </w:r>
      <w:proofErr w:type="spellStart"/>
      <w:r w:rsidR="00CC1EC5">
        <w:t>Marchler</w:t>
      </w:r>
      <w:proofErr w:type="spellEnd"/>
      <w:r w:rsidR="00CC1EC5">
        <w:t xml:space="preserve">-Bauer, A., Derbyshire, M.K., Gonzales, N.R., Lu, S., </w:t>
      </w:r>
      <w:proofErr w:type="spellStart"/>
      <w:r w:rsidR="00CC1EC5">
        <w:t>Chitsaz</w:t>
      </w:r>
      <w:proofErr w:type="spellEnd"/>
      <w:r w:rsidR="00CC1EC5">
        <w:t xml:space="preserve">, F., Geer, L.Y., Geer, R.C., He, J., </w:t>
      </w:r>
      <w:proofErr w:type="spellStart"/>
      <w:r w:rsidR="00CC1EC5">
        <w:t>Gwadz</w:t>
      </w:r>
      <w:proofErr w:type="spellEnd"/>
      <w:r w:rsidR="00CC1EC5">
        <w:t xml:space="preserve">, M., Hurwitz, D.I., et al. (2015). CDD: NCBI’s conserved domain database. Nucleic Acids Res. </w:t>
      </w:r>
      <w:r w:rsidR="00CC1EC5">
        <w:rPr>
          <w:i/>
          <w:iCs/>
        </w:rPr>
        <w:t>43</w:t>
      </w:r>
      <w:r w:rsidR="00CC1EC5">
        <w:t>, D222-226. 10.1093/</w:t>
      </w:r>
      <w:proofErr w:type="spellStart"/>
      <w:r w:rsidR="00CC1EC5">
        <w:t>nar</w:t>
      </w:r>
      <w:proofErr w:type="spellEnd"/>
      <w:r w:rsidR="00CC1EC5">
        <w:t>/gku1221.</w:t>
      </w:r>
    </w:p>
    <w:p w14:paraId="2D43CFB2" w14:textId="77777777" w:rsidR="00CC1EC5" w:rsidRDefault="00CC1EC5" w:rsidP="00CC1EC5">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1D83A619" w14:textId="77777777" w:rsidR="00CC1EC5" w:rsidRDefault="00CC1EC5" w:rsidP="00CC1EC5">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10.1111/mmi.12361.</w:t>
      </w:r>
    </w:p>
    <w:p w14:paraId="5E87DD07" w14:textId="77777777" w:rsidR="00CC1EC5" w:rsidRDefault="00CC1EC5" w:rsidP="00CC1EC5">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10.1093/</w:t>
      </w:r>
      <w:proofErr w:type="spellStart"/>
      <w:r>
        <w:t>nar</w:t>
      </w:r>
      <w:proofErr w:type="spellEnd"/>
      <w:r>
        <w:t>/28.1.235.</w:t>
      </w:r>
    </w:p>
    <w:p w14:paraId="1D374E7B" w14:textId="77777777" w:rsidR="00CC1EC5" w:rsidRDefault="00CC1EC5" w:rsidP="00CC1EC5">
      <w:pPr>
        <w:pStyle w:val="Bibliography"/>
      </w:pPr>
      <w:r>
        <w:t>5.</w:t>
      </w:r>
      <w:r>
        <w:tab/>
        <w:t xml:space="preserve">Altschul, S.F., Gish, W., Miller, W., Myers, E.W., and Lipman, D.J. (1990). Basic local alignment search tool. J. Mol. Biol. </w:t>
      </w:r>
      <w:r>
        <w:rPr>
          <w:i/>
          <w:iCs/>
        </w:rPr>
        <w:t>215</w:t>
      </w:r>
      <w:r>
        <w:t>, 403–410. 10.1016/S0022-2836(05)80360-2.</w:t>
      </w:r>
    </w:p>
    <w:p w14:paraId="6DCA7E9A" w14:textId="77777777" w:rsidR="00CC1EC5" w:rsidRDefault="00CC1EC5" w:rsidP="00CC1EC5">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10.1093/</w:t>
      </w:r>
      <w:proofErr w:type="spellStart"/>
      <w:r>
        <w:t>nar</w:t>
      </w:r>
      <w:proofErr w:type="spellEnd"/>
      <w:r>
        <w:t>/gkt1242.</w:t>
      </w:r>
    </w:p>
    <w:p w14:paraId="0C67C373" w14:textId="77777777" w:rsidR="00CC1EC5" w:rsidRDefault="00CC1EC5" w:rsidP="00CC1EC5">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10.1093/</w:t>
      </w:r>
      <w:proofErr w:type="spellStart"/>
      <w:r>
        <w:t>nar</w:t>
      </w:r>
      <w:proofErr w:type="spellEnd"/>
      <w:r>
        <w:t>/gkz1064.</w:t>
      </w:r>
    </w:p>
    <w:p w14:paraId="03C1BCAB" w14:textId="77777777" w:rsidR="00CC1EC5" w:rsidRDefault="00CC1EC5" w:rsidP="00CC1EC5">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10.1093/</w:t>
      </w:r>
      <w:proofErr w:type="spellStart"/>
      <w:r>
        <w:t>nar</w:t>
      </w:r>
      <w:proofErr w:type="spellEnd"/>
      <w:r>
        <w:t>/gkaa913.</w:t>
      </w:r>
    </w:p>
    <w:p w14:paraId="3A6F8DD7" w14:textId="77777777" w:rsidR="00CC1EC5" w:rsidRDefault="00CC1EC5" w:rsidP="00CC1EC5">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10.1093/</w:t>
      </w:r>
      <w:proofErr w:type="spellStart"/>
      <w:r>
        <w:t>nar</w:t>
      </w:r>
      <w:proofErr w:type="spellEnd"/>
      <w:r>
        <w:t>/gkac993.</w:t>
      </w:r>
    </w:p>
    <w:p w14:paraId="64A140E7" w14:textId="77777777" w:rsidR="00CC1EC5" w:rsidRDefault="00CC1EC5" w:rsidP="00CC1EC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1943C8EB" w14:textId="77777777" w:rsidR="00CC1EC5" w:rsidRDefault="00CC1EC5" w:rsidP="00CC1EC5">
      <w:pPr>
        <w:pStyle w:val="Bibliography"/>
      </w:pPr>
      <w:r>
        <w:lastRenderedPageBreak/>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87FA188" w14:textId="77777777" w:rsidR="00CC1EC5" w:rsidRDefault="00CC1EC5" w:rsidP="00CC1EC5">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10.1107/S0907444904026460.</w:t>
      </w:r>
    </w:p>
    <w:p w14:paraId="3364C728" w14:textId="77777777" w:rsidR="00CC1EC5" w:rsidRDefault="00CC1EC5" w:rsidP="00CC1EC5">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10.1007/11560500_7.</w:t>
      </w:r>
    </w:p>
    <w:p w14:paraId="3C3920D3" w14:textId="77777777" w:rsidR="00CC1EC5" w:rsidRDefault="00CC1EC5" w:rsidP="00CC1EC5">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10.1093/</w:t>
      </w:r>
      <w:proofErr w:type="spellStart"/>
      <w:r>
        <w:t>nar</w:t>
      </w:r>
      <w:proofErr w:type="spellEnd"/>
      <w:r>
        <w:t>/gkv1189.</w:t>
      </w:r>
    </w:p>
    <w:p w14:paraId="76AD0994" w14:textId="77777777" w:rsidR="00CC1EC5" w:rsidRDefault="00CC1EC5" w:rsidP="00CC1EC5">
      <w:pPr>
        <w:pStyle w:val="Bibliography"/>
      </w:pPr>
      <w:r>
        <w:t>15.</w:t>
      </w:r>
      <w:r>
        <w:tab/>
        <w:t xml:space="preserve">Finn, R.D., Clements, J., and Eddy, S.R. (2011). HMMER web server: interactive sequence similarity searching. Nucleic Acids Res. </w:t>
      </w:r>
      <w:r>
        <w:rPr>
          <w:i/>
          <w:iCs/>
        </w:rPr>
        <w:t>39</w:t>
      </w:r>
      <w:r>
        <w:t>, W29–W37. 10.1093/</w:t>
      </w:r>
      <w:proofErr w:type="spellStart"/>
      <w:r>
        <w:t>nar</w:t>
      </w:r>
      <w:proofErr w:type="spellEnd"/>
      <w:r>
        <w:t>/gkr367.</w:t>
      </w:r>
    </w:p>
    <w:p w14:paraId="6755652E" w14:textId="77777777" w:rsidR="00CC1EC5" w:rsidRDefault="00CC1EC5" w:rsidP="00CC1EC5">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10.1002/jcc.20084.</w:t>
      </w:r>
    </w:p>
    <w:p w14:paraId="52177DA3" w14:textId="77777777" w:rsidR="00CC1EC5" w:rsidRDefault="00CC1EC5" w:rsidP="00CC1EC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A3BAD94" w14:textId="77777777" w:rsidR="00CC1EC5" w:rsidRDefault="00CC1EC5" w:rsidP="00CC1EC5">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10.1038/s41592-022-01585-1.</w:t>
      </w:r>
    </w:p>
    <w:p w14:paraId="0E7EFF07" w14:textId="77777777" w:rsidR="00CC1EC5" w:rsidRDefault="00CC1EC5" w:rsidP="00CC1EC5">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10.1093/bioinformatics/btp163.</w:t>
      </w:r>
    </w:p>
    <w:p w14:paraId="390A777A" w14:textId="77777777" w:rsidR="00CC1EC5" w:rsidRDefault="00CC1EC5" w:rsidP="00CC1EC5">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10.1093/</w:t>
      </w:r>
      <w:proofErr w:type="spellStart"/>
      <w:r>
        <w:t>nar</w:t>
      </w:r>
      <w:proofErr w:type="spellEnd"/>
      <w:r>
        <w:t>/gkab1112.</w:t>
      </w:r>
    </w:p>
    <w:p w14:paraId="6196452E" w14:textId="77777777" w:rsidR="00CC1EC5" w:rsidRDefault="00CC1EC5" w:rsidP="00CC1EC5">
      <w:pPr>
        <w:pStyle w:val="Bibliography"/>
      </w:pPr>
      <w:r>
        <w:t>21.</w:t>
      </w:r>
      <w:r>
        <w:tab/>
      </w:r>
      <w:proofErr w:type="spellStart"/>
      <w:r>
        <w:t>Federhen</w:t>
      </w:r>
      <w:proofErr w:type="spellEnd"/>
      <w:r>
        <w:t xml:space="preserve">, S. (2012). The NCBI Taxonomy database. Nucleic Acids Res. </w:t>
      </w:r>
      <w:r>
        <w:rPr>
          <w:i/>
          <w:iCs/>
        </w:rPr>
        <w:t>40</w:t>
      </w:r>
      <w:r>
        <w:t>, D136-143. 10.1093/</w:t>
      </w:r>
      <w:proofErr w:type="spellStart"/>
      <w:r>
        <w:t>nar</w:t>
      </w:r>
      <w:proofErr w:type="spellEnd"/>
      <w:r>
        <w:t>/gkr1178.</w:t>
      </w:r>
    </w:p>
    <w:p w14:paraId="5CE8E8F3" w14:textId="77777777" w:rsidR="00CC1EC5" w:rsidRDefault="00CC1EC5" w:rsidP="00CC1EC5">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w:t>
      </w:r>
      <w:proofErr w:type="gramStart"/>
      <w:r>
        <w:t>resources</w:t>
      </w:r>
      <w:proofErr w:type="gramEnd"/>
      <w:r>
        <w:t xml:space="preserve"> and tools. Database J. Biol. Databases Curation </w:t>
      </w:r>
      <w:r>
        <w:rPr>
          <w:i/>
          <w:iCs/>
        </w:rPr>
        <w:t>2020</w:t>
      </w:r>
      <w:r>
        <w:t>, baaa062. 10.1093/database/baaa062.</w:t>
      </w:r>
    </w:p>
    <w:p w14:paraId="6E3D9A0D" w14:textId="77777777" w:rsidR="00CC1EC5" w:rsidRDefault="00CC1EC5" w:rsidP="00CC1EC5">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10.1186/s12859-021-04304-3.</w:t>
      </w:r>
    </w:p>
    <w:p w14:paraId="4C4BD484" w14:textId="77777777" w:rsidR="00CC1EC5" w:rsidRDefault="00CC1EC5" w:rsidP="00CC1EC5">
      <w:pPr>
        <w:pStyle w:val="Bibliography"/>
      </w:pPr>
      <w:r>
        <w:lastRenderedPageBreak/>
        <w:t>24.</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10.18637/</w:t>
      </w:r>
      <w:proofErr w:type="gramStart"/>
      <w:r>
        <w:t>jss.v104.i</w:t>
      </w:r>
      <w:proofErr w:type="gramEnd"/>
      <w:r>
        <w:t>03.</w:t>
      </w:r>
    </w:p>
    <w:p w14:paraId="1424A618" w14:textId="77777777" w:rsidR="00CC1EC5" w:rsidRDefault="00CC1EC5" w:rsidP="00CC1EC5">
      <w:pPr>
        <w:pStyle w:val="Bibliography"/>
      </w:pPr>
      <w:r>
        <w:t>25.</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10.1093/bioinformatics/btz795.</w:t>
      </w:r>
    </w:p>
    <w:p w14:paraId="5D04ADE6" w14:textId="77777777" w:rsidR="00CC1EC5" w:rsidRDefault="00CC1EC5" w:rsidP="00CC1EC5">
      <w:pPr>
        <w:pStyle w:val="Bibliography"/>
      </w:pPr>
      <w:r>
        <w:t>26.</w:t>
      </w:r>
      <w:r>
        <w:tab/>
        <w:t>Jehl, P., Sievers, F., and Higgins, D.G. (2015). OD-</w:t>
      </w:r>
      <w:proofErr w:type="spellStart"/>
      <w:r>
        <w:t>seq</w:t>
      </w:r>
      <w:proofErr w:type="spellEnd"/>
      <w:r>
        <w:t xml:space="preserve">: outlier detection in multiple sequence alignments. BMC Bioinformatics </w:t>
      </w:r>
      <w:r>
        <w:rPr>
          <w:i/>
          <w:iCs/>
        </w:rPr>
        <w:t>16</w:t>
      </w:r>
      <w:r>
        <w:t>, 269. 10.1186/s12859-015-0702-1.</w:t>
      </w:r>
    </w:p>
    <w:p w14:paraId="17903FD3" w14:textId="77777777" w:rsidR="00CC1EC5" w:rsidRDefault="00CC1EC5" w:rsidP="00CC1EC5">
      <w:pPr>
        <w:pStyle w:val="Bibliography"/>
      </w:pPr>
      <w:r>
        <w:t>27.</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10.1093/bioinformatics/btp033.</w:t>
      </w:r>
    </w:p>
    <w:p w14:paraId="13ED5161" w14:textId="77777777" w:rsidR="00CC1EC5" w:rsidRDefault="00CC1EC5" w:rsidP="00CC1EC5">
      <w:pPr>
        <w:pStyle w:val="Bibliography"/>
      </w:pPr>
      <w:r>
        <w:t>28.</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10.1038/s41598-019-56499-4.</w:t>
      </w:r>
    </w:p>
    <w:p w14:paraId="1257B3E8" w14:textId="77777777" w:rsidR="00CC1EC5" w:rsidRDefault="00CC1EC5" w:rsidP="00CC1EC5">
      <w:pPr>
        <w:pStyle w:val="Bibliography"/>
      </w:pPr>
      <w:r>
        <w:t>29.</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10.1101/gr.849004.</w:t>
      </w:r>
    </w:p>
    <w:p w14:paraId="499D9190" w14:textId="77777777" w:rsidR="00CC1EC5" w:rsidRDefault="00CC1EC5" w:rsidP="00CC1EC5">
      <w:pPr>
        <w:pStyle w:val="Bibliography"/>
      </w:pPr>
      <w:r>
        <w:t>30.</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10.1093/bioinformatics/btr304.</w:t>
      </w:r>
    </w:p>
    <w:p w14:paraId="3CE629B0" w14:textId="77777777" w:rsidR="00CC1EC5" w:rsidRDefault="00CC1EC5" w:rsidP="00CC1EC5">
      <w:pPr>
        <w:pStyle w:val="Bibliography"/>
      </w:pPr>
      <w:r>
        <w:t>31.</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10.1093/bioinformatics/bty045.</w:t>
      </w:r>
    </w:p>
    <w:p w14:paraId="64DA1FC0" w14:textId="77777777" w:rsidR="00CC1EC5" w:rsidRDefault="00CC1EC5" w:rsidP="00CC1EC5">
      <w:pPr>
        <w:pStyle w:val="Bibliography"/>
      </w:pPr>
      <w:r>
        <w:t>32.</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10.1016/j.str.2016.12.018.</w:t>
      </w:r>
    </w:p>
    <w:p w14:paraId="1F00E849" w14:textId="77777777" w:rsidR="00CC1EC5" w:rsidRDefault="00CC1EC5" w:rsidP="00CC1EC5">
      <w:pPr>
        <w:pStyle w:val="Bibliography"/>
      </w:pPr>
      <w:r>
        <w:t>33.</w:t>
      </w:r>
      <w:r>
        <w:tab/>
        <w:t xml:space="preserve">Renko, M., </w:t>
      </w:r>
      <w:proofErr w:type="spellStart"/>
      <w:r>
        <w:t>Usenik</w:t>
      </w:r>
      <w:proofErr w:type="spellEnd"/>
      <w:r>
        <w:t>, A., and Turk, D. (2017). Cwp6 from Clostridium difficile.</w:t>
      </w:r>
    </w:p>
    <w:p w14:paraId="00DC02B4" w14:textId="77777777" w:rsidR="00CC1EC5" w:rsidRDefault="00CC1EC5" w:rsidP="00CC1EC5">
      <w:pPr>
        <w:pStyle w:val="Bibliography"/>
      </w:pPr>
      <w:r>
        <w:t>34.</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13606020" w14:textId="77777777" w:rsidR="00CC1EC5" w:rsidRDefault="00CC1EC5" w:rsidP="00CC1EC5">
      <w:pPr>
        <w:pStyle w:val="Bibliography"/>
      </w:pPr>
      <w:r>
        <w:t>35.</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10.1002/pro.4585.</w:t>
      </w:r>
    </w:p>
    <w:p w14:paraId="73546FF5" w14:textId="77777777" w:rsidR="00CC1EC5" w:rsidRDefault="00CC1EC5" w:rsidP="00CC1EC5">
      <w:pPr>
        <w:pStyle w:val="Bibliography"/>
      </w:pPr>
      <w:r>
        <w:t>36.</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09580886" w14:textId="77777777" w:rsidR="00CC1EC5" w:rsidRDefault="00CC1EC5" w:rsidP="00CC1EC5">
      <w:pPr>
        <w:pStyle w:val="Bibliography"/>
      </w:pPr>
      <w:r>
        <w:t>37.</w:t>
      </w:r>
      <w:r>
        <w:tab/>
        <w:t xml:space="preserve">Page, J.E., Skiba, M.A., Kruse, A.C., and Walker, S. (2022). Structure of the S. aureus amidase LytH and activator </w:t>
      </w:r>
      <w:proofErr w:type="spellStart"/>
      <w:r>
        <w:t>ActH</w:t>
      </w:r>
      <w:proofErr w:type="spellEnd"/>
      <w:r>
        <w:t xml:space="preserve"> extracellular domains.</w:t>
      </w:r>
    </w:p>
    <w:p w14:paraId="114BB7F3" w14:textId="77777777" w:rsidR="00CC1EC5" w:rsidRDefault="00CC1EC5" w:rsidP="00CC1EC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20DCB2C1" w14:textId="77777777" w:rsidR="00CC1EC5" w:rsidRDefault="00CC1EC5" w:rsidP="00CC1EC5">
      <w:pPr>
        <w:pStyle w:val="Bibliography"/>
      </w:pPr>
      <w:r>
        <w:lastRenderedPageBreak/>
        <w:t>39.</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4DC268E9" w14:textId="77777777" w:rsidR="00CC1EC5" w:rsidRDefault="00CC1EC5" w:rsidP="00CC1EC5">
      <w:pPr>
        <w:pStyle w:val="Bibliography"/>
      </w:pPr>
      <w:r>
        <w:t>40.</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363F8178" w14:textId="77777777" w:rsidR="00CC1EC5" w:rsidRDefault="00CC1EC5" w:rsidP="00CC1EC5">
      <w:pPr>
        <w:pStyle w:val="Bibliography"/>
      </w:pPr>
      <w:r>
        <w:t>41.</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10.1111/febs.13673.</w:t>
      </w:r>
    </w:p>
    <w:p w14:paraId="3D56B5BB" w14:textId="77777777" w:rsidR="00CC1EC5" w:rsidRDefault="00CC1EC5" w:rsidP="00CC1EC5">
      <w:pPr>
        <w:pStyle w:val="Bibliography"/>
      </w:pPr>
      <w:r>
        <w:t>42.</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4286984E" w14:textId="77777777" w:rsidR="00CC1EC5" w:rsidRDefault="00CC1EC5" w:rsidP="00CC1EC5">
      <w:pPr>
        <w:pStyle w:val="Bibliography"/>
      </w:pPr>
      <w:r>
        <w:t>43.</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10.1111/j.1365-2958.2012.</w:t>
      </w:r>
      <w:proofErr w:type="gramStart"/>
      <w:r>
        <w:t>08138.x.</w:t>
      </w:r>
      <w:proofErr w:type="gramEnd"/>
    </w:p>
    <w:p w14:paraId="408DCC37" w14:textId="77777777" w:rsidR="00CC1EC5" w:rsidRDefault="00CC1EC5" w:rsidP="00CC1EC5">
      <w:pPr>
        <w:pStyle w:val="Bibliography"/>
      </w:pPr>
      <w:r>
        <w:t>44.</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1AE038B1" w14:textId="77777777" w:rsidR="00CC1EC5" w:rsidRDefault="00CC1EC5" w:rsidP="00CC1EC5">
      <w:pPr>
        <w:pStyle w:val="Bibliography"/>
      </w:pPr>
      <w:r>
        <w:t>45.</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26EBA88E" w14:textId="77777777" w:rsidR="00CC1EC5" w:rsidRDefault="00CC1EC5" w:rsidP="00CC1EC5">
      <w:pPr>
        <w:pStyle w:val="Bibliography"/>
      </w:pPr>
      <w:r>
        <w:t>46.</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39AE29A7" w14:textId="77777777" w:rsidR="00CC1EC5" w:rsidRDefault="00CC1EC5" w:rsidP="00CC1EC5">
      <w:pPr>
        <w:pStyle w:val="Bibliography"/>
      </w:pPr>
      <w:r>
        <w:t>47.</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6980ABE1" w14:textId="77777777" w:rsidR="00CC1EC5" w:rsidRDefault="00CC1EC5" w:rsidP="00CC1EC5">
      <w:pPr>
        <w:pStyle w:val="Bibliography"/>
      </w:pPr>
      <w:r>
        <w:t>48.</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10.1107/S0907444913026371.</w:t>
      </w:r>
    </w:p>
    <w:p w14:paraId="084ECA22" w14:textId="77777777" w:rsidR="00CC1EC5" w:rsidRDefault="00CC1EC5" w:rsidP="00CC1EC5">
      <w:pPr>
        <w:pStyle w:val="Bibliography"/>
      </w:pPr>
      <w:r>
        <w:t>49.</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51AD2356" w14:textId="77777777" w:rsidR="00CC1EC5" w:rsidRDefault="00CC1EC5" w:rsidP="00CC1EC5">
      <w:pPr>
        <w:pStyle w:val="Bibliography"/>
      </w:pPr>
      <w:r>
        <w:t>50.</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7A3181CA" w14:textId="77777777" w:rsidR="00CC1EC5" w:rsidRDefault="00CC1EC5" w:rsidP="00CC1EC5">
      <w:pPr>
        <w:pStyle w:val="Bibliography"/>
      </w:pPr>
      <w:r>
        <w:t>51.</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584D23A2" w14:textId="77777777" w:rsidR="00CC1EC5" w:rsidRDefault="00CC1EC5" w:rsidP="00CC1EC5">
      <w:pPr>
        <w:pStyle w:val="Bibliography"/>
      </w:pPr>
      <w:r>
        <w:t>52.</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w:t>
      </w:r>
      <w:r>
        <w:lastRenderedPageBreak/>
        <w:t xml:space="preserve">N-Acetylmuramyl-l-Alanine Amidase, Ami1, from Mycobacterium </w:t>
      </w:r>
      <w:proofErr w:type="spellStart"/>
      <w:r>
        <w:t>abscessus</w:t>
      </w:r>
      <w:proofErr w:type="spellEnd"/>
      <w:r>
        <w:t xml:space="preserve">. Cells </w:t>
      </w:r>
      <w:r>
        <w:rPr>
          <w:i/>
          <w:iCs/>
        </w:rPr>
        <w:t>9</w:t>
      </w:r>
      <w:r>
        <w:t>, 2410. 10.3390/cells9112410.</w:t>
      </w:r>
    </w:p>
    <w:p w14:paraId="225CE46E" w14:textId="77777777" w:rsidR="00CC1EC5" w:rsidRDefault="00CC1EC5" w:rsidP="00CC1EC5">
      <w:pPr>
        <w:pStyle w:val="Bibliography"/>
      </w:pPr>
      <w:r>
        <w:t>53.</w:t>
      </w:r>
      <w:r>
        <w:tab/>
        <w:t xml:space="preserve">Blaise, M., and </w:t>
      </w:r>
      <w:proofErr w:type="spellStart"/>
      <w:r>
        <w:t>Alsarraf</w:t>
      </w:r>
      <w:proofErr w:type="spellEnd"/>
      <w:r>
        <w:t>, H.M.A.B. (2020). Crystal structure of the N-acetylmuramyl-L-alanine amidase, Ami1, from Mycobacterium smegmatis.</w:t>
      </w:r>
    </w:p>
    <w:p w14:paraId="60B41CFC" w14:textId="77777777" w:rsidR="00CC1EC5" w:rsidRDefault="00CC1EC5" w:rsidP="00CC1EC5">
      <w:pPr>
        <w:pStyle w:val="Bibliography"/>
      </w:pPr>
      <w:r>
        <w:t>54.</w:t>
      </w:r>
      <w:r>
        <w:tab/>
        <w:t xml:space="preserve">Blaise, M. (2020). crystal structure of the apo form of the N-acetylmuramyl-L-alanine amidase, Ami1, from Mycobacterium </w:t>
      </w:r>
      <w:proofErr w:type="spellStart"/>
      <w:r>
        <w:t>abscessus</w:t>
      </w:r>
      <w:proofErr w:type="spellEnd"/>
      <w:r>
        <w:t>.</w:t>
      </w:r>
    </w:p>
    <w:p w14:paraId="78C8E542" w14:textId="77777777" w:rsidR="00CC1EC5" w:rsidRDefault="00CC1EC5" w:rsidP="00CC1EC5">
      <w:pPr>
        <w:pStyle w:val="Bibliography"/>
      </w:pPr>
      <w:r>
        <w:t>55.</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4E0FFC87" w14:textId="77777777" w:rsidR="00CC1EC5" w:rsidRDefault="00CC1EC5" w:rsidP="00CC1EC5">
      <w:pPr>
        <w:pStyle w:val="Bibliography"/>
      </w:pPr>
      <w:r>
        <w:t>56.</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10.1371/journal.pgen.1009791.</w:t>
      </w:r>
    </w:p>
    <w:p w14:paraId="5657A214" w14:textId="77777777" w:rsidR="00CC1EC5" w:rsidRDefault="00CC1EC5" w:rsidP="00CC1EC5">
      <w:pPr>
        <w:pStyle w:val="Bibliography"/>
      </w:pPr>
      <w:r>
        <w:t>57.</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7AF1CDB3" w14:textId="77777777" w:rsidR="00CC1EC5" w:rsidRDefault="00CC1EC5" w:rsidP="00CC1EC5">
      <w:pPr>
        <w:pStyle w:val="Bibliography"/>
      </w:pPr>
      <w:r>
        <w:t>58.</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10.1016/j.jmb.2006.08.069.</w:t>
      </w:r>
    </w:p>
    <w:p w14:paraId="296D5692" w14:textId="77777777" w:rsidR="00CC1EC5" w:rsidRDefault="00CC1EC5" w:rsidP="00CC1EC5">
      <w:pPr>
        <w:pStyle w:val="Bibliography"/>
      </w:pPr>
      <w:r>
        <w:t>59.</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629EF355" w14:textId="77777777" w:rsidR="00CC1EC5" w:rsidRDefault="00CC1EC5" w:rsidP="00CC1EC5">
      <w:pPr>
        <w:pStyle w:val="Bibliography"/>
      </w:pPr>
      <w:r>
        <w:t>60.</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10.1128/jb.00439-11.</w:t>
      </w:r>
    </w:p>
    <w:p w14:paraId="06E9EAFC" w14:textId="77777777" w:rsidR="00CC1EC5" w:rsidRDefault="00CC1EC5" w:rsidP="00CC1EC5">
      <w:pPr>
        <w:pStyle w:val="Bibliography"/>
      </w:pPr>
      <w:r>
        <w:t>61.</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10.1016/j.syapm.2016.07.003.</w:t>
      </w:r>
    </w:p>
    <w:p w14:paraId="6CD9BADE" w14:textId="2F1BB0FE" w:rsidR="006A779F" w:rsidRDefault="009D2638" w:rsidP="006A779F">
      <w:r>
        <w:fldChar w:fldCharType="end"/>
      </w:r>
    </w:p>
    <w:p w14:paraId="702BD8A5" w14:textId="5A099B59" w:rsidR="00777DDE" w:rsidRPr="00777DDE" w:rsidRDefault="00BA20C5" w:rsidP="00777DDE">
      <w:pPr>
        <w:pStyle w:val="Heading1"/>
      </w:pPr>
      <w:bookmarkStart w:id="65" w:name="_Toc165099715"/>
      <w:r>
        <w:t>APPENDICES</w:t>
      </w:r>
      <w:bookmarkEnd w:id="65"/>
    </w:p>
    <w:p w14:paraId="131BC2B7" w14:textId="3DC231E3" w:rsidR="006A779F" w:rsidRDefault="00114446" w:rsidP="00114446">
      <w:pPr>
        <w:pStyle w:val="Heading2"/>
      </w:pPr>
      <w:bookmarkStart w:id="66" w:name="_Toc165099716"/>
      <w:r>
        <w:t>Appendix A: Longlist of candidate NAMLAA experimental structures identified from searches of the Protein Data Bank.</w:t>
      </w:r>
      <w:bookmarkEnd w:id="66"/>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7" w:name="_Toc165099717"/>
      <w:r>
        <w:t>Appendix B: Chimera alignment of the full (un-cropped) 19 shortlisted structures</w:t>
      </w:r>
      <w:bookmarkEnd w:id="67"/>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8"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8"/>
      <w:proofErr w:type="spellEnd"/>
      <w:proofErr w:type="gramEnd"/>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lastRenderedPageBreak/>
        <w:t>Gram-negative</w:t>
      </w:r>
    </w:p>
    <w:p w14:paraId="189C531B" w14:textId="746B1A25" w:rsidR="00521075" w:rsidRPr="005B02C9" w:rsidRDefault="00521075" w:rsidP="00521075">
      <w:pPr>
        <w:pStyle w:val="ListParagraph"/>
        <w:numPr>
          <w:ilvl w:val="0"/>
          <w:numId w:val="12"/>
        </w:numPr>
      </w:pPr>
      <w:r>
        <w:t>Gram-positive</w:t>
      </w:r>
    </w:p>
    <w:p w14:paraId="2AAE8FDB" w14:textId="758BE369" w:rsidR="00DD1602" w:rsidRDefault="00DD1602" w:rsidP="00DD1602">
      <w:pPr>
        <w:pStyle w:val="Heading2"/>
      </w:pPr>
      <w:r>
        <w:t>Appendix D: All validation scores for the multiple sequence alignment</w:t>
      </w:r>
    </w:p>
    <w:p w14:paraId="05C67486" w14:textId="650A055E" w:rsidR="00C728FD" w:rsidRDefault="008B73DF" w:rsidP="006A779F">
      <w:pPr>
        <w:pStyle w:val="NoSpacing"/>
        <w:spacing w:line="360" w:lineRule="auto"/>
      </w:pPr>
      <w:r w:rsidRPr="008B73DF">
        <w:rPr>
          <w:highlight w:val="yellow"/>
        </w:rPr>
        <w:t>[make two R heatmap plots here: one for all vs all PPVs and one for all vs all TPVs]</w:t>
      </w:r>
    </w:p>
    <w:p w14:paraId="0138893E" w14:textId="1E27C60A" w:rsidR="00F65EE2" w:rsidRDefault="00F65EE2" w:rsidP="006A779F">
      <w:pPr>
        <w:pStyle w:val="NoSpacing"/>
        <w:spacing w:line="360" w:lineRule="auto"/>
      </w:pPr>
      <w:r>
        <w:t>PPV</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97BFD" w14:paraId="7342A44B" w14:textId="77777777" w:rsidTr="00D97BFD">
        <w:tc>
          <w:tcPr>
            <w:tcW w:w="1502" w:type="dxa"/>
          </w:tcPr>
          <w:p w14:paraId="3EE523A7" w14:textId="54F28B0B" w:rsidR="00D97BFD" w:rsidRDefault="00D97BFD" w:rsidP="006A779F">
            <w:pPr>
              <w:pStyle w:val="NoSpacing"/>
              <w:spacing w:line="360" w:lineRule="auto"/>
            </w:pPr>
            <w:r>
              <w:t>4BIN</w:t>
            </w:r>
          </w:p>
        </w:tc>
        <w:tc>
          <w:tcPr>
            <w:tcW w:w="1502" w:type="dxa"/>
            <w:tcBorders>
              <w:right w:val="nil"/>
            </w:tcBorders>
            <w:shd w:val="clear" w:color="auto" w:fill="000000" w:themeFill="text1"/>
          </w:tcPr>
          <w:p w14:paraId="77959C26" w14:textId="77777777" w:rsidR="00D97BFD" w:rsidRDefault="00D97BFD" w:rsidP="006A779F">
            <w:pPr>
              <w:pStyle w:val="NoSpacing"/>
              <w:spacing w:line="360" w:lineRule="auto"/>
            </w:pPr>
          </w:p>
        </w:tc>
        <w:tc>
          <w:tcPr>
            <w:tcW w:w="1503" w:type="dxa"/>
            <w:tcBorders>
              <w:top w:val="nil"/>
              <w:left w:val="nil"/>
              <w:bottom w:val="nil"/>
              <w:right w:val="nil"/>
            </w:tcBorders>
          </w:tcPr>
          <w:p w14:paraId="41945FE1" w14:textId="77777777" w:rsidR="00D97BFD" w:rsidRDefault="00D97BFD" w:rsidP="006A779F">
            <w:pPr>
              <w:pStyle w:val="NoSpacing"/>
              <w:spacing w:line="360" w:lineRule="auto"/>
            </w:pPr>
          </w:p>
        </w:tc>
        <w:tc>
          <w:tcPr>
            <w:tcW w:w="1503" w:type="dxa"/>
            <w:tcBorders>
              <w:top w:val="nil"/>
              <w:left w:val="nil"/>
              <w:bottom w:val="nil"/>
              <w:right w:val="nil"/>
            </w:tcBorders>
          </w:tcPr>
          <w:p w14:paraId="742F212A" w14:textId="77777777" w:rsidR="00D97BFD" w:rsidRDefault="00D97BFD" w:rsidP="006A779F">
            <w:pPr>
              <w:pStyle w:val="NoSpacing"/>
              <w:spacing w:line="360" w:lineRule="auto"/>
            </w:pPr>
          </w:p>
        </w:tc>
        <w:tc>
          <w:tcPr>
            <w:tcW w:w="1503" w:type="dxa"/>
            <w:tcBorders>
              <w:top w:val="nil"/>
              <w:left w:val="nil"/>
              <w:bottom w:val="nil"/>
              <w:right w:val="nil"/>
            </w:tcBorders>
          </w:tcPr>
          <w:p w14:paraId="4F182DB6" w14:textId="77777777" w:rsidR="00D97BFD" w:rsidRDefault="00D97BFD" w:rsidP="006A779F">
            <w:pPr>
              <w:pStyle w:val="NoSpacing"/>
              <w:spacing w:line="360" w:lineRule="auto"/>
            </w:pPr>
          </w:p>
        </w:tc>
        <w:tc>
          <w:tcPr>
            <w:tcW w:w="1503" w:type="dxa"/>
            <w:tcBorders>
              <w:top w:val="nil"/>
              <w:left w:val="nil"/>
              <w:bottom w:val="nil"/>
              <w:right w:val="nil"/>
            </w:tcBorders>
          </w:tcPr>
          <w:p w14:paraId="6D9E76DB" w14:textId="77777777" w:rsidR="00D97BFD" w:rsidRDefault="00D97BFD" w:rsidP="006A779F">
            <w:pPr>
              <w:pStyle w:val="NoSpacing"/>
              <w:spacing w:line="360" w:lineRule="auto"/>
            </w:pPr>
          </w:p>
        </w:tc>
      </w:tr>
      <w:tr w:rsidR="00D97BFD" w14:paraId="61572F61" w14:textId="77777777" w:rsidTr="00D97BFD">
        <w:tc>
          <w:tcPr>
            <w:tcW w:w="1502" w:type="dxa"/>
          </w:tcPr>
          <w:p w14:paraId="5EA5D172" w14:textId="24607024" w:rsidR="00D97BFD" w:rsidRDefault="00D97BFD" w:rsidP="006A779F">
            <w:pPr>
              <w:pStyle w:val="NoSpacing"/>
              <w:spacing w:line="360" w:lineRule="auto"/>
            </w:pPr>
            <w:r>
              <w:t>3NE8</w:t>
            </w:r>
          </w:p>
        </w:tc>
        <w:tc>
          <w:tcPr>
            <w:tcW w:w="1502" w:type="dxa"/>
          </w:tcPr>
          <w:p w14:paraId="1A60FA87" w14:textId="2596670F" w:rsidR="00D97BFD" w:rsidRDefault="004769F9" w:rsidP="006A779F">
            <w:pPr>
              <w:pStyle w:val="NoSpacing"/>
              <w:spacing w:line="360" w:lineRule="auto"/>
            </w:pPr>
            <w:r>
              <w:t>0.933</w:t>
            </w:r>
          </w:p>
        </w:tc>
        <w:tc>
          <w:tcPr>
            <w:tcW w:w="1503" w:type="dxa"/>
            <w:tcBorders>
              <w:top w:val="nil"/>
              <w:right w:val="nil"/>
            </w:tcBorders>
            <w:shd w:val="clear" w:color="auto" w:fill="000000" w:themeFill="text1"/>
          </w:tcPr>
          <w:p w14:paraId="1577C70A" w14:textId="77777777" w:rsidR="00D97BFD" w:rsidRDefault="00D97BFD" w:rsidP="006A779F">
            <w:pPr>
              <w:pStyle w:val="NoSpacing"/>
              <w:spacing w:line="360" w:lineRule="auto"/>
            </w:pPr>
          </w:p>
        </w:tc>
        <w:tc>
          <w:tcPr>
            <w:tcW w:w="1503" w:type="dxa"/>
            <w:tcBorders>
              <w:top w:val="nil"/>
              <w:left w:val="nil"/>
              <w:bottom w:val="nil"/>
              <w:right w:val="nil"/>
            </w:tcBorders>
          </w:tcPr>
          <w:p w14:paraId="2F1B94BD" w14:textId="77777777" w:rsidR="00D97BFD" w:rsidRDefault="00D97BFD" w:rsidP="006A779F">
            <w:pPr>
              <w:pStyle w:val="NoSpacing"/>
              <w:spacing w:line="360" w:lineRule="auto"/>
            </w:pPr>
          </w:p>
        </w:tc>
        <w:tc>
          <w:tcPr>
            <w:tcW w:w="1503" w:type="dxa"/>
            <w:tcBorders>
              <w:top w:val="nil"/>
              <w:left w:val="nil"/>
              <w:bottom w:val="nil"/>
              <w:right w:val="nil"/>
            </w:tcBorders>
          </w:tcPr>
          <w:p w14:paraId="5025E2C9" w14:textId="77777777" w:rsidR="00D97BFD" w:rsidRDefault="00D97BFD" w:rsidP="006A779F">
            <w:pPr>
              <w:pStyle w:val="NoSpacing"/>
              <w:spacing w:line="360" w:lineRule="auto"/>
            </w:pPr>
          </w:p>
        </w:tc>
        <w:tc>
          <w:tcPr>
            <w:tcW w:w="1503" w:type="dxa"/>
            <w:tcBorders>
              <w:top w:val="nil"/>
              <w:left w:val="nil"/>
              <w:bottom w:val="nil"/>
              <w:right w:val="nil"/>
            </w:tcBorders>
          </w:tcPr>
          <w:p w14:paraId="587A27D6" w14:textId="77777777" w:rsidR="00D97BFD" w:rsidRDefault="00D97BFD" w:rsidP="006A779F">
            <w:pPr>
              <w:pStyle w:val="NoSpacing"/>
              <w:spacing w:line="360" w:lineRule="auto"/>
            </w:pPr>
          </w:p>
        </w:tc>
      </w:tr>
      <w:tr w:rsidR="00D97BFD" w14:paraId="6AD1982C" w14:textId="77777777" w:rsidTr="00D97BFD">
        <w:tc>
          <w:tcPr>
            <w:tcW w:w="1502" w:type="dxa"/>
          </w:tcPr>
          <w:p w14:paraId="68C198FE" w14:textId="18BA388E" w:rsidR="00D97BFD" w:rsidRDefault="00D97BFD" w:rsidP="006A779F">
            <w:pPr>
              <w:pStyle w:val="NoSpacing"/>
              <w:spacing w:line="360" w:lineRule="auto"/>
            </w:pPr>
            <w:r>
              <w:t>4RN7</w:t>
            </w:r>
          </w:p>
        </w:tc>
        <w:tc>
          <w:tcPr>
            <w:tcW w:w="1502" w:type="dxa"/>
          </w:tcPr>
          <w:p w14:paraId="661732AB" w14:textId="4C62EA49" w:rsidR="00D97BFD" w:rsidRDefault="00F65EE2" w:rsidP="006A779F">
            <w:pPr>
              <w:pStyle w:val="NoSpacing"/>
              <w:spacing w:line="360" w:lineRule="auto"/>
            </w:pPr>
            <w:r>
              <w:t>0.994</w:t>
            </w:r>
          </w:p>
        </w:tc>
        <w:tc>
          <w:tcPr>
            <w:tcW w:w="1503" w:type="dxa"/>
          </w:tcPr>
          <w:p w14:paraId="22FFC7A1" w14:textId="1D9C9778" w:rsidR="00D97BFD" w:rsidRDefault="00F65EE2" w:rsidP="006A779F">
            <w:pPr>
              <w:pStyle w:val="NoSpacing"/>
              <w:spacing w:line="360" w:lineRule="auto"/>
            </w:pPr>
            <w:r>
              <w:t>0.988</w:t>
            </w:r>
          </w:p>
        </w:tc>
        <w:tc>
          <w:tcPr>
            <w:tcW w:w="1503" w:type="dxa"/>
            <w:tcBorders>
              <w:top w:val="nil"/>
              <w:right w:val="nil"/>
            </w:tcBorders>
            <w:shd w:val="clear" w:color="auto" w:fill="000000" w:themeFill="text1"/>
          </w:tcPr>
          <w:p w14:paraId="499A287B" w14:textId="77777777" w:rsidR="00D97BFD" w:rsidRDefault="00D97BFD" w:rsidP="006A779F">
            <w:pPr>
              <w:pStyle w:val="NoSpacing"/>
              <w:spacing w:line="360" w:lineRule="auto"/>
            </w:pPr>
          </w:p>
        </w:tc>
        <w:tc>
          <w:tcPr>
            <w:tcW w:w="1503" w:type="dxa"/>
            <w:tcBorders>
              <w:top w:val="nil"/>
              <w:left w:val="nil"/>
              <w:bottom w:val="nil"/>
              <w:right w:val="nil"/>
            </w:tcBorders>
          </w:tcPr>
          <w:p w14:paraId="3A0FCAFB" w14:textId="77777777" w:rsidR="00D97BFD" w:rsidRDefault="00D97BFD" w:rsidP="006A779F">
            <w:pPr>
              <w:pStyle w:val="NoSpacing"/>
              <w:spacing w:line="360" w:lineRule="auto"/>
            </w:pPr>
          </w:p>
        </w:tc>
        <w:tc>
          <w:tcPr>
            <w:tcW w:w="1503" w:type="dxa"/>
            <w:tcBorders>
              <w:top w:val="nil"/>
              <w:left w:val="nil"/>
              <w:bottom w:val="nil"/>
              <w:right w:val="nil"/>
            </w:tcBorders>
          </w:tcPr>
          <w:p w14:paraId="0AEABFED" w14:textId="77777777" w:rsidR="00D97BFD" w:rsidRDefault="00D97BFD" w:rsidP="006A779F">
            <w:pPr>
              <w:pStyle w:val="NoSpacing"/>
              <w:spacing w:line="360" w:lineRule="auto"/>
            </w:pPr>
          </w:p>
        </w:tc>
      </w:tr>
      <w:tr w:rsidR="00D97BFD" w14:paraId="4F2C20BD" w14:textId="77777777" w:rsidTr="00D97BFD">
        <w:tc>
          <w:tcPr>
            <w:tcW w:w="1502" w:type="dxa"/>
            <w:tcBorders>
              <w:bottom w:val="single" w:sz="4" w:space="0" w:color="auto"/>
            </w:tcBorders>
          </w:tcPr>
          <w:p w14:paraId="05C7CF37" w14:textId="78BD7F5A" w:rsidR="00D97BFD" w:rsidRDefault="00D97BFD" w:rsidP="006A779F">
            <w:pPr>
              <w:pStyle w:val="NoSpacing"/>
              <w:spacing w:line="360" w:lineRule="auto"/>
            </w:pPr>
            <w:r>
              <w:t>7RAG</w:t>
            </w:r>
          </w:p>
        </w:tc>
        <w:tc>
          <w:tcPr>
            <w:tcW w:w="1502" w:type="dxa"/>
          </w:tcPr>
          <w:p w14:paraId="5D6534F0" w14:textId="47046B6E" w:rsidR="00D97BFD" w:rsidRDefault="00F65EE2" w:rsidP="006A779F">
            <w:pPr>
              <w:pStyle w:val="NoSpacing"/>
              <w:spacing w:line="360" w:lineRule="auto"/>
            </w:pPr>
            <w:r>
              <w:t>0.970</w:t>
            </w:r>
          </w:p>
        </w:tc>
        <w:tc>
          <w:tcPr>
            <w:tcW w:w="1503" w:type="dxa"/>
          </w:tcPr>
          <w:p w14:paraId="0EACD1BA" w14:textId="62126A4C" w:rsidR="00D97BFD" w:rsidRDefault="00F65EE2" w:rsidP="006A779F">
            <w:pPr>
              <w:pStyle w:val="NoSpacing"/>
              <w:spacing w:line="360" w:lineRule="auto"/>
            </w:pPr>
            <w:r>
              <w:t>0.982</w:t>
            </w:r>
          </w:p>
        </w:tc>
        <w:tc>
          <w:tcPr>
            <w:tcW w:w="1503" w:type="dxa"/>
          </w:tcPr>
          <w:p w14:paraId="16F68DB0" w14:textId="24F3EF7E" w:rsidR="00D97BFD" w:rsidRDefault="00F65EE2" w:rsidP="006A779F">
            <w:pPr>
              <w:pStyle w:val="NoSpacing"/>
              <w:spacing w:line="360" w:lineRule="auto"/>
            </w:pPr>
            <w:r>
              <w:t>0.981</w:t>
            </w:r>
          </w:p>
        </w:tc>
        <w:tc>
          <w:tcPr>
            <w:tcW w:w="1503" w:type="dxa"/>
            <w:tcBorders>
              <w:top w:val="nil"/>
              <w:right w:val="nil"/>
            </w:tcBorders>
            <w:shd w:val="clear" w:color="auto" w:fill="000000" w:themeFill="text1"/>
          </w:tcPr>
          <w:p w14:paraId="0BA6467F" w14:textId="77777777" w:rsidR="00D97BFD" w:rsidRDefault="00D97BFD" w:rsidP="006A779F">
            <w:pPr>
              <w:pStyle w:val="NoSpacing"/>
              <w:spacing w:line="360" w:lineRule="auto"/>
            </w:pPr>
          </w:p>
        </w:tc>
        <w:tc>
          <w:tcPr>
            <w:tcW w:w="1503" w:type="dxa"/>
            <w:tcBorders>
              <w:top w:val="nil"/>
              <w:left w:val="nil"/>
              <w:bottom w:val="nil"/>
              <w:right w:val="nil"/>
            </w:tcBorders>
          </w:tcPr>
          <w:p w14:paraId="04EB3A66" w14:textId="77777777" w:rsidR="00D97BFD" w:rsidRDefault="00D97BFD" w:rsidP="006A779F">
            <w:pPr>
              <w:pStyle w:val="NoSpacing"/>
              <w:spacing w:line="360" w:lineRule="auto"/>
            </w:pPr>
          </w:p>
        </w:tc>
      </w:tr>
      <w:tr w:rsidR="00D97BFD" w14:paraId="3CEA7AE0" w14:textId="77777777" w:rsidTr="00D97BFD">
        <w:tc>
          <w:tcPr>
            <w:tcW w:w="1502" w:type="dxa"/>
            <w:tcBorders>
              <w:bottom w:val="single" w:sz="4" w:space="0" w:color="auto"/>
            </w:tcBorders>
          </w:tcPr>
          <w:p w14:paraId="6AF0C9A6" w14:textId="07A62733" w:rsidR="00D97BFD" w:rsidRDefault="00D97BFD" w:rsidP="006A779F">
            <w:pPr>
              <w:pStyle w:val="NoSpacing"/>
              <w:spacing w:line="360" w:lineRule="auto"/>
            </w:pPr>
            <w:r>
              <w:t>7TJ4</w:t>
            </w:r>
          </w:p>
        </w:tc>
        <w:tc>
          <w:tcPr>
            <w:tcW w:w="1502" w:type="dxa"/>
            <w:tcBorders>
              <w:bottom w:val="single" w:sz="4" w:space="0" w:color="auto"/>
            </w:tcBorders>
          </w:tcPr>
          <w:p w14:paraId="3274E116" w14:textId="256B1831" w:rsidR="00D97BFD" w:rsidRDefault="00F65EE2" w:rsidP="006A779F">
            <w:pPr>
              <w:pStyle w:val="NoSpacing"/>
              <w:spacing w:line="360" w:lineRule="auto"/>
            </w:pPr>
            <w:r>
              <w:t>0.994</w:t>
            </w:r>
          </w:p>
        </w:tc>
        <w:tc>
          <w:tcPr>
            <w:tcW w:w="1503" w:type="dxa"/>
          </w:tcPr>
          <w:p w14:paraId="48EBE587" w14:textId="5DE44B51" w:rsidR="00D97BFD" w:rsidRDefault="00F65EE2" w:rsidP="006A779F">
            <w:pPr>
              <w:pStyle w:val="NoSpacing"/>
              <w:spacing w:line="360" w:lineRule="auto"/>
            </w:pPr>
            <w:r>
              <w:t>0.994</w:t>
            </w:r>
          </w:p>
        </w:tc>
        <w:tc>
          <w:tcPr>
            <w:tcW w:w="1503" w:type="dxa"/>
          </w:tcPr>
          <w:p w14:paraId="1CD15266" w14:textId="1644EB97" w:rsidR="00D97BFD" w:rsidRDefault="00F65EE2" w:rsidP="006A779F">
            <w:pPr>
              <w:pStyle w:val="NoSpacing"/>
              <w:spacing w:line="360" w:lineRule="auto"/>
            </w:pPr>
            <w:r>
              <w:t>0.956</w:t>
            </w:r>
          </w:p>
        </w:tc>
        <w:tc>
          <w:tcPr>
            <w:tcW w:w="1503" w:type="dxa"/>
          </w:tcPr>
          <w:p w14:paraId="2552CB2E" w14:textId="799F6D7E" w:rsidR="00D97BFD" w:rsidRDefault="00F65EE2" w:rsidP="006A779F">
            <w:pPr>
              <w:pStyle w:val="NoSpacing"/>
              <w:spacing w:line="360" w:lineRule="auto"/>
            </w:pPr>
            <w:r>
              <w:t>0.967</w:t>
            </w:r>
          </w:p>
        </w:tc>
        <w:tc>
          <w:tcPr>
            <w:tcW w:w="1503" w:type="dxa"/>
            <w:tcBorders>
              <w:top w:val="nil"/>
            </w:tcBorders>
            <w:shd w:val="clear" w:color="auto" w:fill="000000" w:themeFill="text1"/>
          </w:tcPr>
          <w:p w14:paraId="7449590F" w14:textId="77777777" w:rsidR="00D97BFD" w:rsidRDefault="00D97BFD" w:rsidP="006A779F">
            <w:pPr>
              <w:pStyle w:val="NoSpacing"/>
              <w:spacing w:line="360" w:lineRule="auto"/>
            </w:pPr>
          </w:p>
        </w:tc>
      </w:tr>
      <w:tr w:rsidR="00D97BFD" w14:paraId="6D924AB6" w14:textId="77777777" w:rsidTr="00D97BFD">
        <w:tc>
          <w:tcPr>
            <w:tcW w:w="1502" w:type="dxa"/>
            <w:tcBorders>
              <w:top w:val="single" w:sz="4" w:space="0" w:color="auto"/>
              <w:left w:val="nil"/>
              <w:bottom w:val="nil"/>
              <w:right w:val="single" w:sz="4" w:space="0" w:color="auto"/>
            </w:tcBorders>
          </w:tcPr>
          <w:p w14:paraId="0A78C8E8" w14:textId="77777777" w:rsidR="00D97BFD" w:rsidRDefault="00D97BFD" w:rsidP="006A779F">
            <w:pPr>
              <w:pStyle w:val="NoSpacing"/>
              <w:spacing w:line="360" w:lineRule="auto"/>
            </w:pPr>
          </w:p>
        </w:tc>
        <w:tc>
          <w:tcPr>
            <w:tcW w:w="1502" w:type="dxa"/>
            <w:tcBorders>
              <w:left w:val="single" w:sz="4" w:space="0" w:color="auto"/>
            </w:tcBorders>
          </w:tcPr>
          <w:p w14:paraId="56C0247A" w14:textId="3F1A278F" w:rsidR="00D97BFD" w:rsidRDefault="00D97BFD" w:rsidP="006A779F">
            <w:pPr>
              <w:pStyle w:val="NoSpacing"/>
              <w:spacing w:line="360" w:lineRule="auto"/>
            </w:pPr>
            <w:r>
              <w:t>4BIN</w:t>
            </w:r>
          </w:p>
        </w:tc>
        <w:tc>
          <w:tcPr>
            <w:tcW w:w="1503" w:type="dxa"/>
          </w:tcPr>
          <w:p w14:paraId="24443F01" w14:textId="4DACF270" w:rsidR="00D97BFD" w:rsidRDefault="00D97BFD" w:rsidP="006A779F">
            <w:pPr>
              <w:pStyle w:val="NoSpacing"/>
              <w:spacing w:line="360" w:lineRule="auto"/>
            </w:pPr>
            <w:r>
              <w:t>3NE8</w:t>
            </w:r>
          </w:p>
        </w:tc>
        <w:tc>
          <w:tcPr>
            <w:tcW w:w="1503" w:type="dxa"/>
          </w:tcPr>
          <w:p w14:paraId="6931C54E" w14:textId="74BE19B3" w:rsidR="00D97BFD" w:rsidRDefault="00D97BFD" w:rsidP="006A779F">
            <w:pPr>
              <w:pStyle w:val="NoSpacing"/>
              <w:spacing w:line="360" w:lineRule="auto"/>
            </w:pPr>
            <w:r>
              <w:t>4RN7</w:t>
            </w:r>
          </w:p>
        </w:tc>
        <w:tc>
          <w:tcPr>
            <w:tcW w:w="1503" w:type="dxa"/>
          </w:tcPr>
          <w:p w14:paraId="356B272A" w14:textId="6D2386F8" w:rsidR="00D97BFD" w:rsidRDefault="00D97BFD" w:rsidP="006A779F">
            <w:pPr>
              <w:pStyle w:val="NoSpacing"/>
              <w:spacing w:line="360" w:lineRule="auto"/>
            </w:pPr>
            <w:r>
              <w:t>7RAG</w:t>
            </w:r>
          </w:p>
        </w:tc>
        <w:tc>
          <w:tcPr>
            <w:tcW w:w="1503" w:type="dxa"/>
          </w:tcPr>
          <w:p w14:paraId="6ACA4A53" w14:textId="3BFD88A3" w:rsidR="00D97BFD" w:rsidRDefault="00D97BFD" w:rsidP="006A779F">
            <w:pPr>
              <w:pStyle w:val="NoSpacing"/>
              <w:spacing w:line="360" w:lineRule="auto"/>
            </w:pPr>
            <w:r>
              <w:t>7TJ4</w:t>
            </w:r>
          </w:p>
        </w:tc>
      </w:tr>
    </w:tbl>
    <w:p w14:paraId="3D4945A4" w14:textId="164B6776" w:rsidR="005E51D8" w:rsidRDefault="00F65EE2" w:rsidP="006A779F">
      <w:pPr>
        <w:pStyle w:val="NoSpacing"/>
        <w:spacing w:line="360" w:lineRule="auto"/>
      </w:pPr>
      <w:r>
        <w:t>TPV</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97BFD" w14:paraId="7974F271" w14:textId="77777777" w:rsidTr="0090024C">
        <w:tc>
          <w:tcPr>
            <w:tcW w:w="1502" w:type="dxa"/>
          </w:tcPr>
          <w:p w14:paraId="2526F6BE" w14:textId="77777777" w:rsidR="00D97BFD" w:rsidRDefault="00D97BFD" w:rsidP="0090024C">
            <w:pPr>
              <w:pStyle w:val="NoSpacing"/>
              <w:spacing w:line="360" w:lineRule="auto"/>
            </w:pPr>
            <w:r>
              <w:t>4BIN</w:t>
            </w:r>
          </w:p>
        </w:tc>
        <w:tc>
          <w:tcPr>
            <w:tcW w:w="1502" w:type="dxa"/>
            <w:tcBorders>
              <w:right w:val="nil"/>
            </w:tcBorders>
            <w:shd w:val="clear" w:color="auto" w:fill="000000" w:themeFill="text1"/>
          </w:tcPr>
          <w:p w14:paraId="62D4A360" w14:textId="77777777" w:rsidR="00D97BFD" w:rsidRDefault="00D97BFD" w:rsidP="0090024C">
            <w:pPr>
              <w:pStyle w:val="NoSpacing"/>
              <w:spacing w:line="360" w:lineRule="auto"/>
            </w:pPr>
          </w:p>
        </w:tc>
        <w:tc>
          <w:tcPr>
            <w:tcW w:w="1503" w:type="dxa"/>
            <w:tcBorders>
              <w:top w:val="nil"/>
              <w:left w:val="nil"/>
              <w:bottom w:val="nil"/>
              <w:right w:val="nil"/>
            </w:tcBorders>
          </w:tcPr>
          <w:p w14:paraId="128C773D" w14:textId="77777777" w:rsidR="00D97BFD" w:rsidRDefault="00D97BFD" w:rsidP="0090024C">
            <w:pPr>
              <w:pStyle w:val="NoSpacing"/>
              <w:spacing w:line="360" w:lineRule="auto"/>
            </w:pPr>
          </w:p>
        </w:tc>
        <w:tc>
          <w:tcPr>
            <w:tcW w:w="1503" w:type="dxa"/>
            <w:tcBorders>
              <w:top w:val="nil"/>
              <w:left w:val="nil"/>
              <w:bottom w:val="nil"/>
              <w:right w:val="nil"/>
            </w:tcBorders>
          </w:tcPr>
          <w:p w14:paraId="31C71F13" w14:textId="77777777" w:rsidR="00D97BFD" w:rsidRDefault="00D97BFD" w:rsidP="0090024C">
            <w:pPr>
              <w:pStyle w:val="NoSpacing"/>
              <w:spacing w:line="360" w:lineRule="auto"/>
            </w:pPr>
          </w:p>
        </w:tc>
        <w:tc>
          <w:tcPr>
            <w:tcW w:w="1503" w:type="dxa"/>
            <w:tcBorders>
              <w:top w:val="nil"/>
              <w:left w:val="nil"/>
              <w:bottom w:val="nil"/>
              <w:right w:val="nil"/>
            </w:tcBorders>
          </w:tcPr>
          <w:p w14:paraId="3EFFF36B" w14:textId="77777777" w:rsidR="00D97BFD" w:rsidRDefault="00D97BFD" w:rsidP="0090024C">
            <w:pPr>
              <w:pStyle w:val="NoSpacing"/>
              <w:spacing w:line="360" w:lineRule="auto"/>
            </w:pPr>
          </w:p>
        </w:tc>
        <w:tc>
          <w:tcPr>
            <w:tcW w:w="1503" w:type="dxa"/>
            <w:tcBorders>
              <w:top w:val="nil"/>
              <w:left w:val="nil"/>
              <w:bottom w:val="nil"/>
              <w:right w:val="nil"/>
            </w:tcBorders>
          </w:tcPr>
          <w:p w14:paraId="7C2A2FB3" w14:textId="77777777" w:rsidR="00D97BFD" w:rsidRDefault="00D97BFD" w:rsidP="0090024C">
            <w:pPr>
              <w:pStyle w:val="NoSpacing"/>
              <w:spacing w:line="360" w:lineRule="auto"/>
            </w:pPr>
          </w:p>
        </w:tc>
      </w:tr>
      <w:tr w:rsidR="00D97BFD" w14:paraId="7D9E22EC" w14:textId="77777777" w:rsidTr="0090024C">
        <w:tc>
          <w:tcPr>
            <w:tcW w:w="1502" w:type="dxa"/>
          </w:tcPr>
          <w:p w14:paraId="1685C22E" w14:textId="77777777" w:rsidR="00D97BFD" w:rsidRDefault="00D97BFD" w:rsidP="0090024C">
            <w:pPr>
              <w:pStyle w:val="NoSpacing"/>
              <w:spacing w:line="360" w:lineRule="auto"/>
            </w:pPr>
            <w:r>
              <w:t>3NE8</w:t>
            </w:r>
          </w:p>
        </w:tc>
        <w:tc>
          <w:tcPr>
            <w:tcW w:w="1502" w:type="dxa"/>
          </w:tcPr>
          <w:p w14:paraId="24770C32" w14:textId="0BB7F9C8" w:rsidR="00D97BFD" w:rsidRDefault="004769F9" w:rsidP="0090024C">
            <w:pPr>
              <w:pStyle w:val="NoSpacing"/>
              <w:spacing w:line="360" w:lineRule="auto"/>
            </w:pPr>
            <w:r>
              <w:t>0.970</w:t>
            </w:r>
          </w:p>
        </w:tc>
        <w:tc>
          <w:tcPr>
            <w:tcW w:w="1503" w:type="dxa"/>
            <w:tcBorders>
              <w:top w:val="nil"/>
              <w:right w:val="nil"/>
            </w:tcBorders>
            <w:shd w:val="clear" w:color="auto" w:fill="000000" w:themeFill="text1"/>
          </w:tcPr>
          <w:p w14:paraId="061B9776" w14:textId="77777777" w:rsidR="00D97BFD" w:rsidRDefault="00D97BFD" w:rsidP="0090024C">
            <w:pPr>
              <w:pStyle w:val="NoSpacing"/>
              <w:spacing w:line="360" w:lineRule="auto"/>
            </w:pPr>
          </w:p>
        </w:tc>
        <w:tc>
          <w:tcPr>
            <w:tcW w:w="1503" w:type="dxa"/>
            <w:tcBorders>
              <w:top w:val="nil"/>
              <w:left w:val="nil"/>
              <w:bottom w:val="nil"/>
              <w:right w:val="nil"/>
            </w:tcBorders>
          </w:tcPr>
          <w:p w14:paraId="6B8E2D4E" w14:textId="77777777" w:rsidR="00D97BFD" w:rsidRDefault="00D97BFD" w:rsidP="0090024C">
            <w:pPr>
              <w:pStyle w:val="NoSpacing"/>
              <w:spacing w:line="360" w:lineRule="auto"/>
            </w:pPr>
          </w:p>
        </w:tc>
        <w:tc>
          <w:tcPr>
            <w:tcW w:w="1503" w:type="dxa"/>
            <w:tcBorders>
              <w:top w:val="nil"/>
              <w:left w:val="nil"/>
              <w:bottom w:val="nil"/>
              <w:right w:val="nil"/>
            </w:tcBorders>
          </w:tcPr>
          <w:p w14:paraId="486D0651" w14:textId="77777777" w:rsidR="00D97BFD" w:rsidRDefault="00D97BFD" w:rsidP="0090024C">
            <w:pPr>
              <w:pStyle w:val="NoSpacing"/>
              <w:spacing w:line="360" w:lineRule="auto"/>
            </w:pPr>
          </w:p>
        </w:tc>
        <w:tc>
          <w:tcPr>
            <w:tcW w:w="1503" w:type="dxa"/>
            <w:tcBorders>
              <w:top w:val="nil"/>
              <w:left w:val="nil"/>
              <w:bottom w:val="nil"/>
              <w:right w:val="nil"/>
            </w:tcBorders>
          </w:tcPr>
          <w:p w14:paraId="19982A5E" w14:textId="77777777" w:rsidR="00D97BFD" w:rsidRDefault="00D97BFD" w:rsidP="0090024C">
            <w:pPr>
              <w:pStyle w:val="NoSpacing"/>
              <w:spacing w:line="360" w:lineRule="auto"/>
            </w:pPr>
          </w:p>
        </w:tc>
      </w:tr>
      <w:tr w:rsidR="00D97BFD" w14:paraId="55EED785" w14:textId="77777777" w:rsidTr="0090024C">
        <w:tc>
          <w:tcPr>
            <w:tcW w:w="1502" w:type="dxa"/>
          </w:tcPr>
          <w:p w14:paraId="36AEC294" w14:textId="77777777" w:rsidR="00D97BFD" w:rsidRDefault="00D97BFD" w:rsidP="0090024C">
            <w:pPr>
              <w:pStyle w:val="NoSpacing"/>
              <w:spacing w:line="360" w:lineRule="auto"/>
            </w:pPr>
            <w:r>
              <w:t>4RN7</w:t>
            </w:r>
          </w:p>
        </w:tc>
        <w:tc>
          <w:tcPr>
            <w:tcW w:w="1502" w:type="dxa"/>
          </w:tcPr>
          <w:p w14:paraId="696B7191" w14:textId="67989FBB" w:rsidR="00D97BFD" w:rsidRDefault="00F65EE2" w:rsidP="0090024C">
            <w:pPr>
              <w:pStyle w:val="NoSpacing"/>
              <w:spacing w:line="360" w:lineRule="auto"/>
            </w:pPr>
            <w:r>
              <w:t>0.977</w:t>
            </w:r>
          </w:p>
        </w:tc>
        <w:tc>
          <w:tcPr>
            <w:tcW w:w="1503" w:type="dxa"/>
          </w:tcPr>
          <w:p w14:paraId="59F0C4A8" w14:textId="7DD4CC03" w:rsidR="00D97BFD" w:rsidRDefault="00F65EE2" w:rsidP="0090024C">
            <w:pPr>
              <w:pStyle w:val="NoSpacing"/>
              <w:spacing w:line="360" w:lineRule="auto"/>
            </w:pPr>
            <w:r>
              <w:t>0.959</w:t>
            </w:r>
          </w:p>
        </w:tc>
        <w:tc>
          <w:tcPr>
            <w:tcW w:w="1503" w:type="dxa"/>
            <w:tcBorders>
              <w:top w:val="nil"/>
              <w:right w:val="nil"/>
            </w:tcBorders>
            <w:shd w:val="clear" w:color="auto" w:fill="000000" w:themeFill="text1"/>
          </w:tcPr>
          <w:p w14:paraId="04B539FA" w14:textId="77777777" w:rsidR="00D97BFD" w:rsidRDefault="00D97BFD" w:rsidP="0090024C">
            <w:pPr>
              <w:pStyle w:val="NoSpacing"/>
              <w:spacing w:line="360" w:lineRule="auto"/>
            </w:pPr>
          </w:p>
        </w:tc>
        <w:tc>
          <w:tcPr>
            <w:tcW w:w="1503" w:type="dxa"/>
            <w:tcBorders>
              <w:top w:val="nil"/>
              <w:left w:val="nil"/>
              <w:bottom w:val="nil"/>
              <w:right w:val="nil"/>
            </w:tcBorders>
          </w:tcPr>
          <w:p w14:paraId="377DD03C" w14:textId="77777777" w:rsidR="00D97BFD" w:rsidRDefault="00D97BFD" w:rsidP="0090024C">
            <w:pPr>
              <w:pStyle w:val="NoSpacing"/>
              <w:spacing w:line="360" w:lineRule="auto"/>
            </w:pPr>
          </w:p>
        </w:tc>
        <w:tc>
          <w:tcPr>
            <w:tcW w:w="1503" w:type="dxa"/>
            <w:tcBorders>
              <w:top w:val="nil"/>
              <w:left w:val="nil"/>
              <w:bottom w:val="nil"/>
              <w:right w:val="nil"/>
            </w:tcBorders>
          </w:tcPr>
          <w:p w14:paraId="70AA7246" w14:textId="77777777" w:rsidR="00D97BFD" w:rsidRDefault="00D97BFD" w:rsidP="0090024C">
            <w:pPr>
              <w:pStyle w:val="NoSpacing"/>
              <w:spacing w:line="360" w:lineRule="auto"/>
            </w:pPr>
          </w:p>
        </w:tc>
      </w:tr>
      <w:tr w:rsidR="00D97BFD" w14:paraId="58D9F13A" w14:textId="77777777" w:rsidTr="0090024C">
        <w:tc>
          <w:tcPr>
            <w:tcW w:w="1502" w:type="dxa"/>
            <w:tcBorders>
              <w:bottom w:val="single" w:sz="4" w:space="0" w:color="auto"/>
            </w:tcBorders>
          </w:tcPr>
          <w:p w14:paraId="46CEFF54" w14:textId="77777777" w:rsidR="00D97BFD" w:rsidRDefault="00D97BFD" w:rsidP="0090024C">
            <w:pPr>
              <w:pStyle w:val="NoSpacing"/>
              <w:spacing w:line="360" w:lineRule="auto"/>
            </w:pPr>
            <w:r>
              <w:t>7RAG</w:t>
            </w:r>
          </w:p>
        </w:tc>
        <w:tc>
          <w:tcPr>
            <w:tcW w:w="1502" w:type="dxa"/>
          </w:tcPr>
          <w:p w14:paraId="0E261694" w14:textId="1F4367DE" w:rsidR="00D97BFD" w:rsidRDefault="00F65EE2" w:rsidP="0090024C">
            <w:pPr>
              <w:pStyle w:val="NoSpacing"/>
              <w:spacing w:line="360" w:lineRule="auto"/>
            </w:pPr>
            <w:r>
              <w:t>0.941</w:t>
            </w:r>
          </w:p>
        </w:tc>
        <w:tc>
          <w:tcPr>
            <w:tcW w:w="1503" w:type="dxa"/>
          </w:tcPr>
          <w:p w14:paraId="663CF62B" w14:textId="676F2526" w:rsidR="00D97BFD" w:rsidRDefault="00F65EE2" w:rsidP="0090024C">
            <w:pPr>
              <w:pStyle w:val="NoSpacing"/>
              <w:spacing w:line="360" w:lineRule="auto"/>
            </w:pPr>
            <w:r>
              <w:t>0.941</w:t>
            </w:r>
          </w:p>
        </w:tc>
        <w:tc>
          <w:tcPr>
            <w:tcW w:w="1503" w:type="dxa"/>
          </w:tcPr>
          <w:p w14:paraId="4BBCB79F" w14:textId="43E8867C" w:rsidR="00D97BFD" w:rsidRDefault="00F65EE2" w:rsidP="0090024C">
            <w:pPr>
              <w:pStyle w:val="NoSpacing"/>
              <w:spacing w:line="360" w:lineRule="auto"/>
            </w:pPr>
            <w:r>
              <w:t>0.918</w:t>
            </w:r>
          </w:p>
        </w:tc>
        <w:tc>
          <w:tcPr>
            <w:tcW w:w="1503" w:type="dxa"/>
            <w:tcBorders>
              <w:top w:val="nil"/>
              <w:right w:val="nil"/>
            </w:tcBorders>
            <w:shd w:val="clear" w:color="auto" w:fill="000000" w:themeFill="text1"/>
          </w:tcPr>
          <w:p w14:paraId="21DD2D19" w14:textId="77777777" w:rsidR="00D97BFD" w:rsidRDefault="00D97BFD" w:rsidP="0090024C">
            <w:pPr>
              <w:pStyle w:val="NoSpacing"/>
              <w:spacing w:line="360" w:lineRule="auto"/>
            </w:pPr>
          </w:p>
        </w:tc>
        <w:tc>
          <w:tcPr>
            <w:tcW w:w="1503" w:type="dxa"/>
            <w:tcBorders>
              <w:top w:val="nil"/>
              <w:left w:val="nil"/>
              <w:bottom w:val="nil"/>
              <w:right w:val="nil"/>
            </w:tcBorders>
          </w:tcPr>
          <w:p w14:paraId="3D17E5DC" w14:textId="77777777" w:rsidR="00D97BFD" w:rsidRDefault="00D97BFD" w:rsidP="0090024C">
            <w:pPr>
              <w:pStyle w:val="NoSpacing"/>
              <w:spacing w:line="360" w:lineRule="auto"/>
            </w:pPr>
          </w:p>
        </w:tc>
      </w:tr>
      <w:tr w:rsidR="00D97BFD" w14:paraId="6AD88478" w14:textId="77777777" w:rsidTr="0090024C">
        <w:tc>
          <w:tcPr>
            <w:tcW w:w="1502" w:type="dxa"/>
            <w:tcBorders>
              <w:bottom w:val="single" w:sz="4" w:space="0" w:color="auto"/>
            </w:tcBorders>
          </w:tcPr>
          <w:p w14:paraId="3C0822C6" w14:textId="77777777" w:rsidR="00D97BFD" w:rsidRDefault="00D97BFD" w:rsidP="0090024C">
            <w:pPr>
              <w:pStyle w:val="NoSpacing"/>
              <w:spacing w:line="360" w:lineRule="auto"/>
            </w:pPr>
            <w:r>
              <w:t>7TJ4</w:t>
            </w:r>
          </w:p>
        </w:tc>
        <w:tc>
          <w:tcPr>
            <w:tcW w:w="1502" w:type="dxa"/>
            <w:tcBorders>
              <w:bottom w:val="single" w:sz="4" w:space="0" w:color="auto"/>
            </w:tcBorders>
          </w:tcPr>
          <w:p w14:paraId="1F2AE491" w14:textId="055336CC" w:rsidR="00D97BFD" w:rsidRDefault="00F65EE2" w:rsidP="0090024C">
            <w:pPr>
              <w:pStyle w:val="NoSpacing"/>
              <w:spacing w:line="360" w:lineRule="auto"/>
            </w:pPr>
            <w:r>
              <w:t>0.969</w:t>
            </w:r>
          </w:p>
        </w:tc>
        <w:tc>
          <w:tcPr>
            <w:tcW w:w="1503" w:type="dxa"/>
          </w:tcPr>
          <w:p w14:paraId="4B8F51F6" w14:textId="5C78EEDA" w:rsidR="00D97BFD" w:rsidRDefault="00F65EE2" w:rsidP="0090024C">
            <w:pPr>
              <w:pStyle w:val="NoSpacing"/>
              <w:spacing w:line="360" w:lineRule="auto"/>
            </w:pPr>
            <w:r>
              <w:t>0.963</w:t>
            </w:r>
          </w:p>
        </w:tc>
        <w:tc>
          <w:tcPr>
            <w:tcW w:w="1503" w:type="dxa"/>
          </w:tcPr>
          <w:p w14:paraId="5448288D" w14:textId="52E02473" w:rsidR="00D97BFD" w:rsidRDefault="00F65EE2" w:rsidP="0090024C">
            <w:pPr>
              <w:pStyle w:val="NoSpacing"/>
              <w:spacing w:line="360" w:lineRule="auto"/>
            </w:pPr>
            <w:r>
              <w:t>0.921</w:t>
            </w:r>
          </w:p>
        </w:tc>
        <w:tc>
          <w:tcPr>
            <w:tcW w:w="1503" w:type="dxa"/>
          </w:tcPr>
          <w:p w14:paraId="6F488F6C" w14:textId="61CED29B" w:rsidR="00D97BFD" w:rsidRDefault="00F65EE2" w:rsidP="0090024C">
            <w:pPr>
              <w:pStyle w:val="NoSpacing"/>
              <w:spacing w:line="360" w:lineRule="auto"/>
            </w:pPr>
            <w:r>
              <w:t>0.902</w:t>
            </w:r>
          </w:p>
        </w:tc>
        <w:tc>
          <w:tcPr>
            <w:tcW w:w="1503" w:type="dxa"/>
            <w:tcBorders>
              <w:top w:val="nil"/>
            </w:tcBorders>
            <w:shd w:val="clear" w:color="auto" w:fill="000000" w:themeFill="text1"/>
          </w:tcPr>
          <w:p w14:paraId="4DB31925" w14:textId="77777777" w:rsidR="00D97BFD" w:rsidRDefault="00D97BFD" w:rsidP="0090024C">
            <w:pPr>
              <w:pStyle w:val="NoSpacing"/>
              <w:spacing w:line="360" w:lineRule="auto"/>
            </w:pPr>
          </w:p>
        </w:tc>
      </w:tr>
      <w:tr w:rsidR="00D97BFD" w14:paraId="76D5518F" w14:textId="77777777" w:rsidTr="0090024C">
        <w:tc>
          <w:tcPr>
            <w:tcW w:w="1502" w:type="dxa"/>
            <w:tcBorders>
              <w:top w:val="single" w:sz="4" w:space="0" w:color="auto"/>
              <w:left w:val="nil"/>
              <w:bottom w:val="nil"/>
              <w:right w:val="single" w:sz="4" w:space="0" w:color="auto"/>
            </w:tcBorders>
          </w:tcPr>
          <w:p w14:paraId="0F5EDC3E" w14:textId="77777777" w:rsidR="00D97BFD" w:rsidRDefault="00D97BFD" w:rsidP="0090024C">
            <w:pPr>
              <w:pStyle w:val="NoSpacing"/>
              <w:spacing w:line="360" w:lineRule="auto"/>
            </w:pPr>
          </w:p>
        </w:tc>
        <w:tc>
          <w:tcPr>
            <w:tcW w:w="1502" w:type="dxa"/>
            <w:tcBorders>
              <w:left w:val="single" w:sz="4" w:space="0" w:color="auto"/>
            </w:tcBorders>
          </w:tcPr>
          <w:p w14:paraId="4533F8AF" w14:textId="77777777" w:rsidR="00D97BFD" w:rsidRDefault="00D97BFD" w:rsidP="0090024C">
            <w:pPr>
              <w:pStyle w:val="NoSpacing"/>
              <w:spacing w:line="360" w:lineRule="auto"/>
            </w:pPr>
            <w:r>
              <w:t>4BIN</w:t>
            </w:r>
          </w:p>
        </w:tc>
        <w:tc>
          <w:tcPr>
            <w:tcW w:w="1503" w:type="dxa"/>
          </w:tcPr>
          <w:p w14:paraId="75D83A52" w14:textId="77777777" w:rsidR="00D97BFD" w:rsidRDefault="00D97BFD" w:rsidP="0090024C">
            <w:pPr>
              <w:pStyle w:val="NoSpacing"/>
              <w:spacing w:line="360" w:lineRule="auto"/>
            </w:pPr>
            <w:r>
              <w:t>3NE8</w:t>
            </w:r>
          </w:p>
        </w:tc>
        <w:tc>
          <w:tcPr>
            <w:tcW w:w="1503" w:type="dxa"/>
          </w:tcPr>
          <w:p w14:paraId="03425973" w14:textId="77777777" w:rsidR="00D97BFD" w:rsidRDefault="00D97BFD" w:rsidP="0090024C">
            <w:pPr>
              <w:pStyle w:val="NoSpacing"/>
              <w:spacing w:line="360" w:lineRule="auto"/>
            </w:pPr>
            <w:r>
              <w:t>4RN7</w:t>
            </w:r>
          </w:p>
        </w:tc>
        <w:tc>
          <w:tcPr>
            <w:tcW w:w="1503" w:type="dxa"/>
          </w:tcPr>
          <w:p w14:paraId="236E356B" w14:textId="77777777" w:rsidR="00D97BFD" w:rsidRDefault="00D97BFD" w:rsidP="0090024C">
            <w:pPr>
              <w:pStyle w:val="NoSpacing"/>
              <w:spacing w:line="360" w:lineRule="auto"/>
            </w:pPr>
            <w:r>
              <w:t>7RAG</w:t>
            </w:r>
          </w:p>
        </w:tc>
        <w:tc>
          <w:tcPr>
            <w:tcW w:w="1503" w:type="dxa"/>
          </w:tcPr>
          <w:p w14:paraId="56041CE5" w14:textId="77777777" w:rsidR="00D97BFD" w:rsidRDefault="00D97BFD" w:rsidP="0090024C">
            <w:pPr>
              <w:pStyle w:val="NoSpacing"/>
              <w:spacing w:line="360" w:lineRule="auto"/>
            </w:pPr>
            <w:r>
              <w:t>7TJ4</w:t>
            </w:r>
          </w:p>
        </w:tc>
      </w:tr>
    </w:tbl>
    <w:p w14:paraId="36954978" w14:textId="77777777" w:rsidR="005E51D8" w:rsidRDefault="005E51D8" w:rsidP="006A779F">
      <w:pPr>
        <w:pStyle w:val="NoSpacing"/>
        <w:spacing w:line="360" w:lineRule="auto"/>
      </w:pPr>
    </w:p>
    <w:p w14:paraId="0E97ADB4" w14:textId="77777777" w:rsidR="005E51D8" w:rsidRDefault="005E51D8" w:rsidP="006A779F">
      <w:pPr>
        <w:pStyle w:val="NoSpacing"/>
        <w:spacing w:line="360" w:lineRule="auto"/>
      </w:pPr>
    </w:p>
    <w:p w14:paraId="5EBE8984" w14:textId="77777777" w:rsidR="005E51D8" w:rsidRDefault="005E51D8" w:rsidP="006A779F">
      <w:pPr>
        <w:pStyle w:val="NoSpacing"/>
        <w:spacing w:line="360" w:lineRule="auto"/>
      </w:pPr>
    </w:p>
    <w:p w14:paraId="185BD55D" w14:textId="77777777" w:rsidR="005E51D8" w:rsidRDefault="005E51D8" w:rsidP="006A779F">
      <w:pPr>
        <w:pStyle w:val="NoSpacing"/>
        <w:spacing w:line="360" w:lineRule="auto"/>
      </w:pPr>
    </w:p>
    <w:p w14:paraId="3FCFCA52" w14:textId="77777777" w:rsidR="005E51D8" w:rsidRDefault="005E51D8" w:rsidP="006A779F">
      <w:pPr>
        <w:pStyle w:val="NoSpacing"/>
        <w:spacing w:line="360" w:lineRule="auto"/>
      </w:pPr>
    </w:p>
    <w:p w14:paraId="684171D4" w14:textId="77777777" w:rsidR="005E51D8" w:rsidRDefault="005E51D8"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lastRenderedPageBreak/>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proofErr w:type="gramStart"/>
      <w:r>
        <w:t>here</w:t>
      </w:r>
      <w:proofErr w:type="gramEnd"/>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43"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4"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5"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51"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2"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53"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proofErr w:type="spellStart"/>
      <w:r w:rsidR="00582BD1">
        <w:t>AmiC</w:t>
      </w:r>
      <w:proofErr w:type="spellEnd"/>
      <w:r w:rsidR="00582BD1">
        <w:t xml:space="preserve"> NAMLAA), </w:t>
      </w:r>
      <w:hyperlink r:id="rId59" w:history="1">
        <w:r w:rsidR="00582BD1" w:rsidRPr="000D63CE">
          <w:rPr>
            <w:rStyle w:val="pagesstyleacc-rowdd"/>
            <w:color w:val="0000FF"/>
            <w:u w:val="single"/>
          </w:rPr>
          <w:t>IPR014234</w:t>
        </w:r>
      </w:hyperlink>
      <w:r w:rsidR="00582BD1">
        <w:t xml:space="preserve"> (</w:t>
      </w:r>
      <w:proofErr w:type="spellStart"/>
      <w:r w:rsidR="00582BD1" w:rsidRPr="006533A4">
        <w:t>CwlD</w:t>
      </w:r>
      <w:proofErr w:type="spellEnd"/>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4"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A219D" w14:textId="77777777" w:rsidR="005A066D" w:rsidRDefault="005A066D" w:rsidP="006A779F">
      <w:pPr>
        <w:spacing w:after="0" w:line="240" w:lineRule="auto"/>
      </w:pPr>
      <w:r>
        <w:separator/>
      </w:r>
    </w:p>
  </w:endnote>
  <w:endnote w:type="continuationSeparator" w:id="0">
    <w:p w14:paraId="16C7A756" w14:textId="77777777" w:rsidR="005A066D" w:rsidRDefault="005A066D"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A3DAB" w14:textId="77777777" w:rsidR="005A066D" w:rsidRDefault="005A066D" w:rsidP="006A779F">
      <w:pPr>
        <w:spacing w:after="0" w:line="240" w:lineRule="auto"/>
      </w:pPr>
      <w:r>
        <w:separator/>
      </w:r>
    </w:p>
  </w:footnote>
  <w:footnote w:type="continuationSeparator" w:id="0">
    <w:p w14:paraId="3C0C9778" w14:textId="77777777" w:rsidR="005A066D" w:rsidRDefault="005A066D"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85E70"/>
    <w:rsid w:val="000900CB"/>
    <w:rsid w:val="00096255"/>
    <w:rsid w:val="00096256"/>
    <w:rsid w:val="000B051B"/>
    <w:rsid w:val="000C23A4"/>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1B4"/>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3F6E"/>
    <w:rsid w:val="00225436"/>
    <w:rsid w:val="00226849"/>
    <w:rsid w:val="00233CDD"/>
    <w:rsid w:val="00234EE5"/>
    <w:rsid w:val="00240050"/>
    <w:rsid w:val="00243112"/>
    <w:rsid w:val="00243DAE"/>
    <w:rsid w:val="002544F7"/>
    <w:rsid w:val="0025527B"/>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10A2"/>
    <w:rsid w:val="002D5D8D"/>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233"/>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62481"/>
    <w:rsid w:val="00463A17"/>
    <w:rsid w:val="00466FED"/>
    <w:rsid w:val="004707DC"/>
    <w:rsid w:val="004769F9"/>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701A"/>
    <w:rsid w:val="0061496B"/>
    <w:rsid w:val="00616D31"/>
    <w:rsid w:val="00620AB2"/>
    <w:rsid w:val="00632465"/>
    <w:rsid w:val="00641B4D"/>
    <w:rsid w:val="006425D6"/>
    <w:rsid w:val="00642A8E"/>
    <w:rsid w:val="0064552C"/>
    <w:rsid w:val="006533A4"/>
    <w:rsid w:val="0066218E"/>
    <w:rsid w:val="0066294A"/>
    <w:rsid w:val="00673244"/>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B64"/>
    <w:rsid w:val="006D65B2"/>
    <w:rsid w:val="006D732A"/>
    <w:rsid w:val="006E1896"/>
    <w:rsid w:val="006E5902"/>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77F40"/>
    <w:rsid w:val="00783F06"/>
    <w:rsid w:val="007908C8"/>
    <w:rsid w:val="00792448"/>
    <w:rsid w:val="007A11BD"/>
    <w:rsid w:val="007A3A68"/>
    <w:rsid w:val="007A6F4F"/>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62B9"/>
    <w:rsid w:val="00AB2ACE"/>
    <w:rsid w:val="00AB2F74"/>
    <w:rsid w:val="00AB327A"/>
    <w:rsid w:val="00AC1193"/>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D5E9F"/>
    <w:rsid w:val="00BF2202"/>
    <w:rsid w:val="00BF2244"/>
    <w:rsid w:val="00BF52A4"/>
    <w:rsid w:val="00C00683"/>
    <w:rsid w:val="00C05D0C"/>
    <w:rsid w:val="00C10E6D"/>
    <w:rsid w:val="00C20CB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1EC5"/>
    <w:rsid w:val="00CC5959"/>
    <w:rsid w:val="00CC68B1"/>
    <w:rsid w:val="00CC74AB"/>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BFD"/>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6F9"/>
    <w:rsid w:val="00EB1F57"/>
    <w:rsid w:val="00EB4D4B"/>
    <w:rsid w:val="00EB6FA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250CB"/>
    <w:rsid w:val="00F3264B"/>
    <w:rsid w:val="00F617CE"/>
    <w:rsid w:val="00F61F2F"/>
    <w:rsid w:val="00F65EE2"/>
    <w:rsid w:val="00F76C7C"/>
    <w:rsid w:val="00F860DD"/>
    <w:rsid w:val="00F9157B"/>
    <w:rsid w:val="00F953E8"/>
    <w:rsid w:val="00F95EF1"/>
    <w:rsid w:val="00F960B0"/>
    <w:rsid w:val="00F9613C"/>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0</TotalTime>
  <Pages>27</Pages>
  <Words>30741</Words>
  <Characters>175229</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64</cp:revision>
  <dcterms:created xsi:type="dcterms:W3CDTF">2023-05-01T18:31:00Z</dcterms:created>
  <dcterms:modified xsi:type="dcterms:W3CDTF">2024-05-0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IxDYCV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